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noProof/>
        </w:rPr>
        <w:id w:val="667057716"/>
        <w:docPartObj>
          <w:docPartGallery w:val="Cover Pages"/>
          <w:docPartUnique/>
        </w:docPartObj>
      </w:sdtPr>
      <w:sdtEndPr/>
      <w:sdtContent>
        <w:p w14:paraId="4510A3D1" w14:textId="468FC0B8" w:rsidR="00BA48AC" w:rsidRDefault="00BA48AC">
          <w:pPr>
            <w:rPr>
              <w:noProof/>
            </w:rPr>
          </w:pPr>
          <w:r w:rsidRPr="00BA48AC">
            <w:rPr>
              <w:rFonts w:asciiTheme="majorHAnsi" w:eastAsiaTheme="majorEastAsia" w:hAnsiTheme="majorHAnsi" w:cstheme="majorBidi"/>
              <w:noProof/>
              <w:color w:val="2F5496" w:themeColor="accent1" w:themeShade="BF"/>
              <w:sz w:val="32"/>
              <w:szCs w:val="32"/>
              <w:lang w:val="en-US"/>
            </w:rPr>
            <mc:AlternateContent>
              <mc:Choice Requires="wps">
                <w:drawing>
                  <wp:anchor distT="0" distB="0" distL="114300" distR="114300" simplePos="0" relativeHeight="251658240" behindDoc="0" locked="0" layoutInCell="1" allowOverlap="1" wp14:anchorId="62805D0B" wp14:editId="717E5EF0">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32"/>
                                  <w:gridCol w:w="1997"/>
                                </w:tblGrid>
                                <w:tr w:rsidR="00BA48AC" w14:paraId="315E6FCC" w14:textId="77777777">
                                  <w:trPr>
                                    <w:jc w:val="center"/>
                                  </w:trPr>
                                  <w:tc>
                                    <w:tcPr>
                                      <w:tcW w:w="2568" w:type="pct"/>
                                      <w:vAlign w:val="center"/>
                                    </w:tcPr>
                                    <w:p w14:paraId="2A696E28" w14:textId="44BE4325" w:rsidR="00BA48AC" w:rsidRDefault="005B6302">
                                      <w:pPr>
                                        <w:jc w:val="right"/>
                                      </w:pPr>
                                      <w:r>
                                        <w:rPr>
                                          <w:noProof/>
                                        </w:rPr>
                                        <w:drawing>
                                          <wp:inline distT="0" distB="0" distL="0" distR="0" wp14:anchorId="1B112B83" wp14:editId="6BA87EB5">
                                            <wp:extent cx="3563888" cy="2598420"/>
                                            <wp:effectExtent l="0" t="0" r="0" b="0"/>
                                            <wp:docPr id="2" name="Picture 2" descr="Is a quantum computing future actually pos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s a quantum computing future actually possibl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76250" cy="2607433"/>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9B3B738" w14:textId="170E4A15" w:rsidR="00BA48AC" w:rsidRDefault="00BA48AC">
                                          <w:pPr>
                                            <w:pStyle w:val="NoSpacing"/>
                                            <w:spacing w:line="312" w:lineRule="auto"/>
                                            <w:jc w:val="right"/>
                                            <w:rPr>
                                              <w:caps/>
                                              <w:color w:val="191919" w:themeColor="text1" w:themeTint="E6"/>
                                              <w:sz w:val="72"/>
                                              <w:szCs w:val="72"/>
                                            </w:rPr>
                                          </w:pPr>
                                          <w:r>
                                            <w:rPr>
                                              <w:caps/>
                                              <w:color w:val="191919" w:themeColor="text1" w:themeTint="E6"/>
                                              <w:sz w:val="72"/>
                                              <w:szCs w:val="72"/>
                                            </w:rPr>
                                            <w:t>Quantum computing</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E88AC25" w14:textId="1BA65EDF" w:rsidR="00BA48AC" w:rsidRDefault="00BA48AC">
                                          <w:pPr>
                                            <w:jc w:val="right"/>
                                            <w:rPr>
                                              <w:sz w:val="24"/>
                                              <w:szCs w:val="24"/>
                                            </w:rPr>
                                          </w:pPr>
                                          <w:r>
                                            <w:rPr>
                                              <w:color w:val="000000" w:themeColor="text1"/>
                                              <w:sz w:val="24"/>
                                              <w:szCs w:val="24"/>
                                            </w:rPr>
                                            <w:t>Report</w:t>
                                          </w:r>
                                        </w:p>
                                      </w:sdtContent>
                                    </w:sdt>
                                  </w:tc>
                                  <w:tc>
                                    <w:tcPr>
                                      <w:tcW w:w="2432" w:type="pct"/>
                                      <w:vAlign w:val="center"/>
                                    </w:tcPr>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67640E3C" w14:textId="0CA8744B" w:rsidR="00BA48AC" w:rsidRDefault="00BA48AC">
                                          <w:pPr>
                                            <w:pStyle w:val="NoSpacing"/>
                                            <w:rPr>
                                              <w:color w:val="ED7D31" w:themeColor="accent2"/>
                                              <w:sz w:val="26"/>
                                              <w:szCs w:val="26"/>
                                            </w:rPr>
                                          </w:pPr>
                                          <w:r>
                                            <w:rPr>
                                              <w:color w:val="ED7D31" w:themeColor="accent2"/>
                                              <w:sz w:val="26"/>
                                              <w:szCs w:val="26"/>
                                            </w:rPr>
                                            <w:t xml:space="preserve">Patrick Barsoum </w:t>
                                          </w:r>
                                          <w:proofErr w:type="gramStart"/>
                                          <w:r w:rsidR="00B54944">
                                            <w:rPr>
                                              <w:color w:val="ED7D31" w:themeColor="accent2"/>
                                              <w:sz w:val="26"/>
                                              <w:szCs w:val="26"/>
                                            </w:rPr>
                                            <w:t xml:space="preserve"> </w:t>
                                          </w:r>
                                          <w:r w:rsidR="008F440C">
                                            <w:rPr>
                                              <w:color w:val="ED7D31" w:themeColor="accent2"/>
                                              <w:sz w:val="26"/>
                                              <w:szCs w:val="26"/>
                                            </w:rPr>
                                            <w:t xml:space="preserve">  (</w:t>
                                          </w:r>
                                          <w:proofErr w:type="gramEnd"/>
                                          <w:r>
                                            <w:rPr>
                                              <w:color w:val="ED7D31" w:themeColor="accent2"/>
                                              <w:sz w:val="26"/>
                                              <w:szCs w:val="26"/>
                                            </w:rPr>
                                            <w:t>19240058</w:t>
                                          </w:r>
                                          <w:r w:rsidR="00B54944">
                                            <w:rPr>
                                              <w:color w:val="ED7D31" w:themeColor="accent2"/>
                                              <w:sz w:val="26"/>
                                              <w:szCs w:val="26"/>
                                            </w:rPr>
                                            <w:t xml:space="preserve">),   </w:t>
                                          </w:r>
                                          <w:r>
                                            <w:rPr>
                                              <w:color w:val="ED7D31" w:themeColor="accent2"/>
                                              <w:sz w:val="26"/>
                                              <w:szCs w:val="26"/>
                                            </w:rPr>
                                            <w:t xml:space="preserve"> Richard Alexander (19270151), </w:t>
                                          </w:r>
                                          <w:r w:rsidR="00B54944">
                                            <w:rPr>
                                              <w:color w:val="ED7D31" w:themeColor="accent2"/>
                                              <w:sz w:val="26"/>
                                              <w:szCs w:val="26"/>
                                            </w:rPr>
                                            <w:t xml:space="preserve">       </w:t>
                                          </w:r>
                                          <w:proofErr w:type="spellStart"/>
                                          <w:r>
                                            <w:rPr>
                                              <w:color w:val="ED7D31" w:themeColor="accent2"/>
                                              <w:sz w:val="26"/>
                                              <w:szCs w:val="26"/>
                                            </w:rPr>
                                            <w:t>Eoin</w:t>
                                          </w:r>
                                          <w:proofErr w:type="spellEnd"/>
                                          <w:r>
                                            <w:rPr>
                                              <w:color w:val="ED7D31" w:themeColor="accent2"/>
                                              <w:sz w:val="26"/>
                                              <w:szCs w:val="26"/>
                                            </w:rPr>
                                            <w:t xml:space="preserve"> </w:t>
                                          </w:r>
                                          <w:proofErr w:type="spellStart"/>
                                          <w:r>
                                            <w:rPr>
                                              <w:color w:val="ED7D31" w:themeColor="accent2"/>
                                              <w:sz w:val="26"/>
                                              <w:szCs w:val="26"/>
                                            </w:rPr>
                                            <w:t>Chedzey</w:t>
                                          </w:r>
                                          <w:proofErr w:type="spellEnd"/>
                                          <w:r>
                                            <w:rPr>
                                              <w:color w:val="ED7D31" w:themeColor="accent2"/>
                                              <w:sz w:val="26"/>
                                              <w:szCs w:val="26"/>
                                            </w:rPr>
                                            <w:t xml:space="preserve"> </w:t>
                                          </w:r>
                                          <w:r w:rsidR="00B54944">
                                            <w:rPr>
                                              <w:color w:val="ED7D31" w:themeColor="accent2"/>
                                              <w:sz w:val="26"/>
                                              <w:szCs w:val="26"/>
                                            </w:rPr>
                                            <w:t xml:space="preserve">         </w:t>
                                          </w:r>
                                          <w:r>
                                            <w:rPr>
                                              <w:color w:val="ED7D31" w:themeColor="accent2"/>
                                              <w:sz w:val="26"/>
                                              <w:szCs w:val="26"/>
                                            </w:rPr>
                                            <w:t xml:space="preserve">(18223796), </w:t>
                                          </w:r>
                                          <w:r w:rsidR="00B54944">
                                            <w:rPr>
                                              <w:color w:val="ED7D31" w:themeColor="accent2"/>
                                              <w:sz w:val="26"/>
                                              <w:szCs w:val="26"/>
                                            </w:rPr>
                                            <w:t xml:space="preserve">              </w:t>
                                          </w:r>
                                          <w:r>
                                            <w:rPr>
                                              <w:color w:val="ED7D31" w:themeColor="accent2"/>
                                              <w:sz w:val="26"/>
                                              <w:szCs w:val="26"/>
                                            </w:rPr>
                                            <w:t>Elton Babela</w:t>
                                          </w:r>
                                          <w:r w:rsidR="00B54944">
                                            <w:rPr>
                                              <w:color w:val="ED7D31" w:themeColor="accent2"/>
                                              <w:sz w:val="26"/>
                                              <w:szCs w:val="26"/>
                                            </w:rPr>
                                            <w:t xml:space="preserve">            </w:t>
                                          </w:r>
                                          <w:r>
                                            <w:rPr>
                                              <w:color w:val="ED7D31" w:themeColor="accent2"/>
                                              <w:sz w:val="26"/>
                                              <w:szCs w:val="26"/>
                                            </w:rPr>
                                            <w:t>(18196497)</w:t>
                                          </w:r>
                                        </w:p>
                                      </w:sdtContent>
                                    </w:sdt>
                                    <w:p w14:paraId="048304DE" w14:textId="2635B596" w:rsidR="00BA48AC" w:rsidRDefault="003A7A28">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F440C">
                                            <w:rPr>
                                              <w:color w:val="44546A" w:themeColor="text2"/>
                                            </w:rPr>
                                            <w:t>CS4182 Foundations of Computer Science 2</w:t>
                                          </w:r>
                                        </w:sdtContent>
                                      </w:sdt>
                                    </w:p>
                                  </w:tc>
                                </w:tr>
                              </w:tbl>
                              <w:p w14:paraId="0EF3B2F7" w14:textId="77777777" w:rsidR="00BA48AC" w:rsidRDefault="00BA48AC"/>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62805D0B" id="_x0000_t202" coordsize="21600,21600" o:spt="202" path="m,l,21600r21600,l21600,xe">
                    <v:stroke joinstyle="miter"/>
                    <v:path gradientshapeok="t" o:connecttype="rect"/>
                  </v:shapetype>
                  <v:shape id="Text Box 138" o:spid="_x0000_s1026" type="#_x0000_t202" style="position:absolute;margin-left:0;margin-top:0;width:134.85pt;height:302.4pt;z-index:251658240;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32"/>
                            <w:gridCol w:w="1997"/>
                          </w:tblGrid>
                          <w:tr w:rsidR="00BA48AC" w14:paraId="315E6FCC" w14:textId="77777777">
                            <w:trPr>
                              <w:jc w:val="center"/>
                            </w:trPr>
                            <w:tc>
                              <w:tcPr>
                                <w:tcW w:w="2568" w:type="pct"/>
                                <w:vAlign w:val="center"/>
                              </w:tcPr>
                              <w:p w14:paraId="2A696E28" w14:textId="44BE4325" w:rsidR="00BA48AC" w:rsidRDefault="005B6302">
                                <w:pPr>
                                  <w:jc w:val="right"/>
                                </w:pPr>
                                <w:r>
                                  <w:rPr>
                                    <w:noProof/>
                                  </w:rPr>
                                  <w:drawing>
                                    <wp:inline distT="0" distB="0" distL="0" distR="0" wp14:anchorId="1B112B83" wp14:editId="6BA87EB5">
                                      <wp:extent cx="3563888" cy="2598420"/>
                                      <wp:effectExtent l="0" t="0" r="0" b="0"/>
                                      <wp:docPr id="2" name="Picture 2" descr="Is a quantum computing future actually pos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s a quantum computing future actually possibl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76250" cy="2607433"/>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29B3B738" w14:textId="170E4A15" w:rsidR="00BA48AC" w:rsidRDefault="00BA48AC">
                                    <w:pPr>
                                      <w:pStyle w:val="NoSpacing"/>
                                      <w:spacing w:line="312" w:lineRule="auto"/>
                                      <w:jc w:val="right"/>
                                      <w:rPr>
                                        <w:caps/>
                                        <w:color w:val="191919" w:themeColor="text1" w:themeTint="E6"/>
                                        <w:sz w:val="72"/>
                                        <w:szCs w:val="72"/>
                                      </w:rPr>
                                    </w:pPr>
                                    <w:r>
                                      <w:rPr>
                                        <w:caps/>
                                        <w:color w:val="191919" w:themeColor="text1" w:themeTint="E6"/>
                                        <w:sz w:val="72"/>
                                        <w:szCs w:val="72"/>
                                      </w:rPr>
                                      <w:t>Quantum computing</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E88AC25" w14:textId="1BA65EDF" w:rsidR="00BA48AC" w:rsidRDefault="00BA48AC">
                                    <w:pPr>
                                      <w:jc w:val="right"/>
                                      <w:rPr>
                                        <w:sz w:val="24"/>
                                        <w:szCs w:val="24"/>
                                      </w:rPr>
                                    </w:pPr>
                                    <w:r>
                                      <w:rPr>
                                        <w:color w:val="000000" w:themeColor="text1"/>
                                        <w:sz w:val="24"/>
                                        <w:szCs w:val="24"/>
                                      </w:rPr>
                                      <w:t>Report</w:t>
                                    </w:r>
                                  </w:p>
                                </w:sdtContent>
                              </w:sdt>
                            </w:tc>
                            <w:tc>
                              <w:tcPr>
                                <w:tcW w:w="2432" w:type="pct"/>
                                <w:vAlign w:val="center"/>
                              </w:tcPr>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67640E3C" w14:textId="0CA8744B" w:rsidR="00BA48AC" w:rsidRDefault="00BA48AC">
                                    <w:pPr>
                                      <w:pStyle w:val="NoSpacing"/>
                                      <w:rPr>
                                        <w:color w:val="ED7D31" w:themeColor="accent2"/>
                                        <w:sz w:val="26"/>
                                        <w:szCs w:val="26"/>
                                      </w:rPr>
                                    </w:pPr>
                                    <w:r>
                                      <w:rPr>
                                        <w:color w:val="ED7D31" w:themeColor="accent2"/>
                                        <w:sz w:val="26"/>
                                        <w:szCs w:val="26"/>
                                      </w:rPr>
                                      <w:t xml:space="preserve">Patrick Barsoum </w:t>
                                    </w:r>
                                    <w:proofErr w:type="gramStart"/>
                                    <w:r w:rsidR="00B54944">
                                      <w:rPr>
                                        <w:color w:val="ED7D31" w:themeColor="accent2"/>
                                        <w:sz w:val="26"/>
                                        <w:szCs w:val="26"/>
                                      </w:rPr>
                                      <w:t xml:space="preserve"> </w:t>
                                    </w:r>
                                    <w:r w:rsidR="008F440C">
                                      <w:rPr>
                                        <w:color w:val="ED7D31" w:themeColor="accent2"/>
                                        <w:sz w:val="26"/>
                                        <w:szCs w:val="26"/>
                                      </w:rPr>
                                      <w:t xml:space="preserve">  (</w:t>
                                    </w:r>
                                    <w:proofErr w:type="gramEnd"/>
                                    <w:r>
                                      <w:rPr>
                                        <w:color w:val="ED7D31" w:themeColor="accent2"/>
                                        <w:sz w:val="26"/>
                                        <w:szCs w:val="26"/>
                                      </w:rPr>
                                      <w:t>19240058</w:t>
                                    </w:r>
                                    <w:r w:rsidR="00B54944">
                                      <w:rPr>
                                        <w:color w:val="ED7D31" w:themeColor="accent2"/>
                                        <w:sz w:val="26"/>
                                        <w:szCs w:val="26"/>
                                      </w:rPr>
                                      <w:t xml:space="preserve">),   </w:t>
                                    </w:r>
                                    <w:r>
                                      <w:rPr>
                                        <w:color w:val="ED7D31" w:themeColor="accent2"/>
                                        <w:sz w:val="26"/>
                                        <w:szCs w:val="26"/>
                                      </w:rPr>
                                      <w:t xml:space="preserve"> Richard Alexander (19270151), </w:t>
                                    </w:r>
                                    <w:r w:rsidR="00B54944">
                                      <w:rPr>
                                        <w:color w:val="ED7D31" w:themeColor="accent2"/>
                                        <w:sz w:val="26"/>
                                        <w:szCs w:val="26"/>
                                      </w:rPr>
                                      <w:t xml:space="preserve">       </w:t>
                                    </w:r>
                                    <w:proofErr w:type="spellStart"/>
                                    <w:r>
                                      <w:rPr>
                                        <w:color w:val="ED7D31" w:themeColor="accent2"/>
                                        <w:sz w:val="26"/>
                                        <w:szCs w:val="26"/>
                                      </w:rPr>
                                      <w:t>Eoin</w:t>
                                    </w:r>
                                    <w:proofErr w:type="spellEnd"/>
                                    <w:r>
                                      <w:rPr>
                                        <w:color w:val="ED7D31" w:themeColor="accent2"/>
                                        <w:sz w:val="26"/>
                                        <w:szCs w:val="26"/>
                                      </w:rPr>
                                      <w:t xml:space="preserve"> </w:t>
                                    </w:r>
                                    <w:proofErr w:type="spellStart"/>
                                    <w:r>
                                      <w:rPr>
                                        <w:color w:val="ED7D31" w:themeColor="accent2"/>
                                        <w:sz w:val="26"/>
                                        <w:szCs w:val="26"/>
                                      </w:rPr>
                                      <w:t>Chedzey</w:t>
                                    </w:r>
                                    <w:proofErr w:type="spellEnd"/>
                                    <w:r>
                                      <w:rPr>
                                        <w:color w:val="ED7D31" w:themeColor="accent2"/>
                                        <w:sz w:val="26"/>
                                        <w:szCs w:val="26"/>
                                      </w:rPr>
                                      <w:t xml:space="preserve"> </w:t>
                                    </w:r>
                                    <w:r w:rsidR="00B54944">
                                      <w:rPr>
                                        <w:color w:val="ED7D31" w:themeColor="accent2"/>
                                        <w:sz w:val="26"/>
                                        <w:szCs w:val="26"/>
                                      </w:rPr>
                                      <w:t xml:space="preserve">         </w:t>
                                    </w:r>
                                    <w:r>
                                      <w:rPr>
                                        <w:color w:val="ED7D31" w:themeColor="accent2"/>
                                        <w:sz w:val="26"/>
                                        <w:szCs w:val="26"/>
                                      </w:rPr>
                                      <w:t xml:space="preserve">(18223796), </w:t>
                                    </w:r>
                                    <w:r w:rsidR="00B54944">
                                      <w:rPr>
                                        <w:color w:val="ED7D31" w:themeColor="accent2"/>
                                        <w:sz w:val="26"/>
                                        <w:szCs w:val="26"/>
                                      </w:rPr>
                                      <w:t xml:space="preserve">              </w:t>
                                    </w:r>
                                    <w:r>
                                      <w:rPr>
                                        <w:color w:val="ED7D31" w:themeColor="accent2"/>
                                        <w:sz w:val="26"/>
                                        <w:szCs w:val="26"/>
                                      </w:rPr>
                                      <w:t>Elton Babela</w:t>
                                    </w:r>
                                    <w:r w:rsidR="00B54944">
                                      <w:rPr>
                                        <w:color w:val="ED7D31" w:themeColor="accent2"/>
                                        <w:sz w:val="26"/>
                                        <w:szCs w:val="26"/>
                                      </w:rPr>
                                      <w:t xml:space="preserve">            </w:t>
                                    </w:r>
                                    <w:r>
                                      <w:rPr>
                                        <w:color w:val="ED7D31" w:themeColor="accent2"/>
                                        <w:sz w:val="26"/>
                                        <w:szCs w:val="26"/>
                                      </w:rPr>
                                      <w:t>(18196497)</w:t>
                                    </w:r>
                                  </w:p>
                                </w:sdtContent>
                              </w:sdt>
                              <w:p w14:paraId="048304DE" w14:textId="2635B596" w:rsidR="00BA48AC" w:rsidRDefault="003A7A28">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F440C">
                                      <w:rPr>
                                        <w:color w:val="44546A" w:themeColor="text2"/>
                                      </w:rPr>
                                      <w:t>CS4182 Foundations of Computer Science 2</w:t>
                                    </w:r>
                                  </w:sdtContent>
                                </w:sdt>
                              </w:p>
                            </w:tc>
                          </w:tr>
                        </w:tbl>
                        <w:p w14:paraId="0EF3B2F7" w14:textId="77777777" w:rsidR="00BA48AC" w:rsidRDefault="00BA48AC"/>
                      </w:txbxContent>
                    </v:textbox>
                    <w10:wrap anchorx="page" anchory="page"/>
                  </v:shape>
                </w:pict>
              </mc:Fallback>
            </mc:AlternateContent>
          </w:r>
          <w:r>
            <w:rPr>
              <w:noProof/>
            </w:rPr>
            <w:br w:type="page"/>
          </w:r>
        </w:p>
        <w:bookmarkStart w:id="0" w:name="_GoBack" w:displacedByCustomXml="next"/>
        <w:bookmarkEnd w:id="0" w:displacedByCustomXml="next"/>
      </w:sdtContent>
    </w:sdt>
    <w:sdt>
      <w:sdtPr>
        <w:rPr>
          <w:rFonts w:asciiTheme="minorHAnsi" w:eastAsiaTheme="minorHAnsi" w:hAnsiTheme="minorHAnsi" w:cstheme="minorBidi"/>
          <w:color w:val="auto"/>
          <w:sz w:val="22"/>
          <w:szCs w:val="22"/>
          <w:lang w:val="en-IE"/>
        </w:rPr>
        <w:id w:val="-847407717"/>
        <w:docPartObj>
          <w:docPartGallery w:val="Table of Contents"/>
          <w:docPartUnique/>
        </w:docPartObj>
      </w:sdtPr>
      <w:sdtEndPr>
        <w:rPr>
          <w:b/>
          <w:bCs/>
          <w:noProof/>
        </w:rPr>
      </w:sdtEndPr>
      <w:sdtContent>
        <w:p w14:paraId="3DC14621" w14:textId="6779C1E7" w:rsidR="006E7F03" w:rsidRDefault="006E7F03">
          <w:pPr>
            <w:pStyle w:val="TOCHeading"/>
          </w:pPr>
          <w:r>
            <w:t>Table of Contents</w:t>
          </w:r>
        </w:p>
        <w:p w14:paraId="24DF80C1" w14:textId="4CC8D4AA" w:rsidR="003A7A28" w:rsidRDefault="006E7F03">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39674754" w:history="1">
            <w:r w:rsidR="003A7A28" w:rsidRPr="00082FAD">
              <w:rPr>
                <w:rStyle w:val="Hyperlink"/>
                <w:noProof/>
              </w:rPr>
              <w:t>Abstract</w:t>
            </w:r>
            <w:r w:rsidR="003A7A28">
              <w:rPr>
                <w:noProof/>
                <w:webHidden/>
              </w:rPr>
              <w:tab/>
            </w:r>
            <w:r w:rsidR="003A7A28">
              <w:rPr>
                <w:noProof/>
                <w:webHidden/>
              </w:rPr>
              <w:fldChar w:fldCharType="begin"/>
            </w:r>
            <w:r w:rsidR="003A7A28">
              <w:rPr>
                <w:noProof/>
                <w:webHidden/>
              </w:rPr>
              <w:instrText xml:space="preserve"> PAGEREF _Toc39674754 \h </w:instrText>
            </w:r>
            <w:r w:rsidR="003A7A28">
              <w:rPr>
                <w:noProof/>
                <w:webHidden/>
              </w:rPr>
            </w:r>
            <w:r w:rsidR="003A7A28">
              <w:rPr>
                <w:noProof/>
                <w:webHidden/>
              </w:rPr>
              <w:fldChar w:fldCharType="separate"/>
            </w:r>
            <w:r w:rsidR="003A7A28">
              <w:rPr>
                <w:noProof/>
                <w:webHidden/>
              </w:rPr>
              <w:t>2</w:t>
            </w:r>
            <w:r w:rsidR="003A7A28">
              <w:rPr>
                <w:noProof/>
                <w:webHidden/>
              </w:rPr>
              <w:fldChar w:fldCharType="end"/>
            </w:r>
          </w:hyperlink>
        </w:p>
        <w:p w14:paraId="2D5B2057" w14:textId="30C8198F" w:rsidR="003A7A28" w:rsidRDefault="003A7A28">
          <w:pPr>
            <w:pStyle w:val="TOC1"/>
            <w:tabs>
              <w:tab w:val="right" w:leader="dot" w:pos="9016"/>
            </w:tabs>
            <w:rPr>
              <w:rFonts w:eastAsiaTheme="minorEastAsia"/>
              <w:noProof/>
              <w:lang w:eastAsia="en-IE"/>
            </w:rPr>
          </w:pPr>
          <w:hyperlink w:anchor="_Toc39674755" w:history="1">
            <w:r w:rsidRPr="00082FAD">
              <w:rPr>
                <w:rStyle w:val="Hyperlink"/>
                <w:noProof/>
              </w:rPr>
              <w:t>Introduction</w:t>
            </w:r>
            <w:r>
              <w:rPr>
                <w:noProof/>
                <w:webHidden/>
              </w:rPr>
              <w:tab/>
            </w:r>
            <w:r>
              <w:rPr>
                <w:noProof/>
                <w:webHidden/>
              </w:rPr>
              <w:fldChar w:fldCharType="begin"/>
            </w:r>
            <w:r>
              <w:rPr>
                <w:noProof/>
                <w:webHidden/>
              </w:rPr>
              <w:instrText xml:space="preserve"> PAGEREF _Toc39674755 \h </w:instrText>
            </w:r>
            <w:r>
              <w:rPr>
                <w:noProof/>
                <w:webHidden/>
              </w:rPr>
            </w:r>
            <w:r>
              <w:rPr>
                <w:noProof/>
                <w:webHidden/>
              </w:rPr>
              <w:fldChar w:fldCharType="separate"/>
            </w:r>
            <w:r>
              <w:rPr>
                <w:noProof/>
                <w:webHidden/>
              </w:rPr>
              <w:t>3</w:t>
            </w:r>
            <w:r>
              <w:rPr>
                <w:noProof/>
                <w:webHidden/>
              </w:rPr>
              <w:fldChar w:fldCharType="end"/>
            </w:r>
          </w:hyperlink>
        </w:p>
        <w:p w14:paraId="1BF4743D" w14:textId="2E3379C3" w:rsidR="003A7A28" w:rsidRDefault="003A7A28">
          <w:pPr>
            <w:pStyle w:val="TOC1"/>
            <w:tabs>
              <w:tab w:val="right" w:leader="dot" w:pos="9016"/>
            </w:tabs>
            <w:rPr>
              <w:rFonts w:eastAsiaTheme="minorEastAsia"/>
              <w:noProof/>
              <w:lang w:eastAsia="en-IE"/>
            </w:rPr>
          </w:pPr>
          <w:hyperlink w:anchor="_Toc39674756" w:history="1">
            <w:r w:rsidRPr="00082FAD">
              <w:rPr>
                <w:rStyle w:val="Hyperlink"/>
                <w:noProof/>
              </w:rPr>
              <w:t>Applications of Quantum Computing</w:t>
            </w:r>
            <w:r>
              <w:rPr>
                <w:noProof/>
                <w:webHidden/>
              </w:rPr>
              <w:tab/>
            </w:r>
            <w:r>
              <w:rPr>
                <w:noProof/>
                <w:webHidden/>
              </w:rPr>
              <w:fldChar w:fldCharType="begin"/>
            </w:r>
            <w:r>
              <w:rPr>
                <w:noProof/>
                <w:webHidden/>
              </w:rPr>
              <w:instrText xml:space="preserve"> PAGEREF _Toc39674756 \h </w:instrText>
            </w:r>
            <w:r>
              <w:rPr>
                <w:noProof/>
                <w:webHidden/>
              </w:rPr>
            </w:r>
            <w:r>
              <w:rPr>
                <w:noProof/>
                <w:webHidden/>
              </w:rPr>
              <w:fldChar w:fldCharType="separate"/>
            </w:r>
            <w:r>
              <w:rPr>
                <w:noProof/>
                <w:webHidden/>
              </w:rPr>
              <w:t>4</w:t>
            </w:r>
            <w:r>
              <w:rPr>
                <w:noProof/>
                <w:webHidden/>
              </w:rPr>
              <w:fldChar w:fldCharType="end"/>
            </w:r>
          </w:hyperlink>
        </w:p>
        <w:p w14:paraId="0C1BF858" w14:textId="58BC500A" w:rsidR="003A7A28" w:rsidRDefault="003A7A28">
          <w:pPr>
            <w:pStyle w:val="TOC2"/>
            <w:tabs>
              <w:tab w:val="right" w:leader="dot" w:pos="9016"/>
            </w:tabs>
            <w:rPr>
              <w:rFonts w:eastAsiaTheme="minorEastAsia"/>
              <w:noProof/>
              <w:lang w:eastAsia="en-IE"/>
            </w:rPr>
          </w:pPr>
          <w:hyperlink w:anchor="_Toc39674757" w:history="1">
            <w:r w:rsidRPr="00082FAD">
              <w:rPr>
                <w:rStyle w:val="Hyperlink"/>
                <w:noProof/>
              </w:rPr>
              <w:t>Cryptography</w:t>
            </w:r>
            <w:r>
              <w:rPr>
                <w:noProof/>
                <w:webHidden/>
              </w:rPr>
              <w:tab/>
            </w:r>
            <w:r>
              <w:rPr>
                <w:noProof/>
                <w:webHidden/>
              </w:rPr>
              <w:fldChar w:fldCharType="begin"/>
            </w:r>
            <w:r>
              <w:rPr>
                <w:noProof/>
                <w:webHidden/>
              </w:rPr>
              <w:instrText xml:space="preserve"> PAGEREF _Toc39674757 \h </w:instrText>
            </w:r>
            <w:r>
              <w:rPr>
                <w:noProof/>
                <w:webHidden/>
              </w:rPr>
            </w:r>
            <w:r>
              <w:rPr>
                <w:noProof/>
                <w:webHidden/>
              </w:rPr>
              <w:fldChar w:fldCharType="separate"/>
            </w:r>
            <w:r>
              <w:rPr>
                <w:noProof/>
                <w:webHidden/>
              </w:rPr>
              <w:t>4</w:t>
            </w:r>
            <w:r>
              <w:rPr>
                <w:noProof/>
                <w:webHidden/>
              </w:rPr>
              <w:fldChar w:fldCharType="end"/>
            </w:r>
          </w:hyperlink>
        </w:p>
        <w:p w14:paraId="2812F394" w14:textId="0438239E" w:rsidR="003A7A28" w:rsidRDefault="003A7A28">
          <w:pPr>
            <w:pStyle w:val="TOC3"/>
            <w:tabs>
              <w:tab w:val="right" w:leader="dot" w:pos="9016"/>
            </w:tabs>
            <w:rPr>
              <w:rFonts w:eastAsiaTheme="minorEastAsia"/>
              <w:noProof/>
              <w:lang w:eastAsia="en-IE"/>
            </w:rPr>
          </w:pPr>
          <w:hyperlink w:anchor="_Toc39674758" w:history="1">
            <w:r w:rsidRPr="00082FAD">
              <w:rPr>
                <w:rStyle w:val="Hyperlink"/>
                <w:noProof/>
              </w:rPr>
              <w:t>Introduction</w:t>
            </w:r>
            <w:r>
              <w:rPr>
                <w:noProof/>
                <w:webHidden/>
              </w:rPr>
              <w:tab/>
            </w:r>
            <w:r>
              <w:rPr>
                <w:noProof/>
                <w:webHidden/>
              </w:rPr>
              <w:fldChar w:fldCharType="begin"/>
            </w:r>
            <w:r>
              <w:rPr>
                <w:noProof/>
                <w:webHidden/>
              </w:rPr>
              <w:instrText xml:space="preserve"> PAGEREF _Toc39674758 \h </w:instrText>
            </w:r>
            <w:r>
              <w:rPr>
                <w:noProof/>
                <w:webHidden/>
              </w:rPr>
            </w:r>
            <w:r>
              <w:rPr>
                <w:noProof/>
                <w:webHidden/>
              </w:rPr>
              <w:fldChar w:fldCharType="separate"/>
            </w:r>
            <w:r>
              <w:rPr>
                <w:noProof/>
                <w:webHidden/>
              </w:rPr>
              <w:t>4</w:t>
            </w:r>
            <w:r>
              <w:rPr>
                <w:noProof/>
                <w:webHidden/>
              </w:rPr>
              <w:fldChar w:fldCharType="end"/>
            </w:r>
          </w:hyperlink>
        </w:p>
        <w:p w14:paraId="7A1743A9" w14:textId="4E2C2DE1" w:rsidR="003A7A28" w:rsidRDefault="003A7A28">
          <w:pPr>
            <w:pStyle w:val="TOC3"/>
            <w:tabs>
              <w:tab w:val="right" w:leader="dot" w:pos="9016"/>
            </w:tabs>
            <w:rPr>
              <w:rFonts w:eastAsiaTheme="minorEastAsia"/>
              <w:noProof/>
              <w:lang w:eastAsia="en-IE"/>
            </w:rPr>
          </w:pPr>
          <w:hyperlink w:anchor="_Toc39674759" w:history="1">
            <w:r w:rsidRPr="00082FAD">
              <w:rPr>
                <w:rStyle w:val="Hyperlink"/>
                <w:noProof/>
              </w:rPr>
              <w:t>Quantum Key Distribution</w:t>
            </w:r>
            <w:r>
              <w:rPr>
                <w:noProof/>
                <w:webHidden/>
              </w:rPr>
              <w:tab/>
            </w:r>
            <w:r>
              <w:rPr>
                <w:noProof/>
                <w:webHidden/>
              </w:rPr>
              <w:fldChar w:fldCharType="begin"/>
            </w:r>
            <w:r>
              <w:rPr>
                <w:noProof/>
                <w:webHidden/>
              </w:rPr>
              <w:instrText xml:space="preserve"> PAGEREF _Toc39674759 \h </w:instrText>
            </w:r>
            <w:r>
              <w:rPr>
                <w:noProof/>
                <w:webHidden/>
              </w:rPr>
            </w:r>
            <w:r>
              <w:rPr>
                <w:noProof/>
                <w:webHidden/>
              </w:rPr>
              <w:fldChar w:fldCharType="separate"/>
            </w:r>
            <w:r>
              <w:rPr>
                <w:noProof/>
                <w:webHidden/>
              </w:rPr>
              <w:t>4</w:t>
            </w:r>
            <w:r>
              <w:rPr>
                <w:noProof/>
                <w:webHidden/>
              </w:rPr>
              <w:fldChar w:fldCharType="end"/>
            </w:r>
          </w:hyperlink>
        </w:p>
        <w:p w14:paraId="698BB4DC" w14:textId="6A72CF8B" w:rsidR="003A7A28" w:rsidRDefault="003A7A28">
          <w:pPr>
            <w:pStyle w:val="TOC2"/>
            <w:tabs>
              <w:tab w:val="right" w:leader="dot" w:pos="9016"/>
            </w:tabs>
            <w:rPr>
              <w:rFonts w:eastAsiaTheme="minorEastAsia"/>
              <w:noProof/>
              <w:lang w:eastAsia="en-IE"/>
            </w:rPr>
          </w:pPr>
          <w:hyperlink w:anchor="_Toc39674760" w:history="1">
            <w:r w:rsidRPr="00082FAD">
              <w:rPr>
                <w:rStyle w:val="Hyperlink"/>
                <w:noProof/>
              </w:rPr>
              <w:t>Medicine</w:t>
            </w:r>
            <w:r>
              <w:rPr>
                <w:noProof/>
                <w:webHidden/>
              </w:rPr>
              <w:tab/>
            </w:r>
            <w:r>
              <w:rPr>
                <w:noProof/>
                <w:webHidden/>
              </w:rPr>
              <w:fldChar w:fldCharType="begin"/>
            </w:r>
            <w:r>
              <w:rPr>
                <w:noProof/>
                <w:webHidden/>
              </w:rPr>
              <w:instrText xml:space="preserve"> PAGEREF _Toc39674760 \h </w:instrText>
            </w:r>
            <w:r>
              <w:rPr>
                <w:noProof/>
                <w:webHidden/>
              </w:rPr>
            </w:r>
            <w:r>
              <w:rPr>
                <w:noProof/>
                <w:webHidden/>
              </w:rPr>
              <w:fldChar w:fldCharType="separate"/>
            </w:r>
            <w:r>
              <w:rPr>
                <w:noProof/>
                <w:webHidden/>
              </w:rPr>
              <w:t>5</w:t>
            </w:r>
            <w:r>
              <w:rPr>
                <w:noProof/>
                <w:webHidden/>
              </w:rPr>
              <w:fldChar w:fldCharType="end"/>
            </w:r>
          </w:hyperlink>
        </w:p>
        <w:p w14:paraId="2FA64F8A" w14:textId="689AA054" w:rsidR="003A7A28" w:rsidRDefault="003A7A28">
          <w:pPr>
            <w:pStyle w:val="TOC2"/>
            <w:tabs>
              <w:tab w:val="right" w:leader="dot" w:pos="9016"/>
            </w:tabs>
            <w:rPr>
              <w:rFonts w:eastAsiaTheme="minorEastAsia"/>
              <w:noProof/>
              <w:lang w:eastAsia="en-IE"/>
            </w:rPr>
          </w:pPr>
          <w:hyperlink w:anchor="_Toc39674761" w:history="1">
            <w:r w:rsidRPr="00082FAD">
              <w:rPr>
                <w:rStyle w:val="Hyperlink"/>
                <w:noProof/>
              </w:rPr>
              <w:t>Economy and Finance</w:t>
            </w:r>
            <w:r>
              <w:rPr>
                <w:noProof/>
                <w:webHidden/>
              </w:rPr>
              <w:tab/>
            </w:r>
            <w:r>
              <w:rPr>
                <w:noProof/>
                <w:webHidden/>
              </w:rPr>
              <w:fldChar w:fldCharType="begin"/>
            </w:r>
            <w:r>
              <w:rPr>
                <w:noProof/>
                <w:webHidden/>
              </w:rPr>
              <w:instrText xml:space="preserve"> PAGEREF _Toc39674761 \h </w:instrText>
            </w:r>
            <w:r>
              <w:rPr>
                <w:noProof/>
                <w:webHidden/>
              </w:rPr>
            </w:r>
            <w:r>
              <w:rPr>
                <w:noProof/>
                <w:webHidden/>
              </w:rPr>
              <w:fldChar w:fldCharType="separate"/>
            </w:r>
            <w:r>
              <w:rPr>
                <w:noProof/>
                <w:webHidden/>
              </w:rPr>
              <w:t>5</w:t>
            </w:r>
            <w:r>
              <w:rPr>
                <w:noProof/>
                <w:webHidden/>
              </w:rPr>
              <w:fldChar w:fldCharType="end"/>
            </w:r>
          </w:hyperlink>
        </w:p>
        <w:p w14:paraId="1A461F07" w14:textId="44F38E25" w:rsidR="003A7A28" w:rsidRDefault="003A7A28">
          <w:pPr>
            <w:pStyle w:val="TOC2"/>
            <w:tabs>
              <w:tab w:val="right" w:leader="dot" w:pos="9016"/>
            </w:tabs>
            <w:rPr>
              <w:rFonts w:eastAsiaTheme="minorEastAsia"/>
              <w:noProof/>
              <w:lang w:eastAsia="en-IE"/>
            </w:rPr>
          </w:pPr>
          <w:hyperlink w:anchor="_Toc39674762" w:history="1">
            <w:r w:rsidRPr="00082FAD">
              <w:rPr>
                <w:rStyle w:val="Hyperlink"/>
                <w:noProof/>
              </w:rPr>
              <w:t>Information Technology</w:t>
            </w:r>
            <w:r>
              <w:rPr>
                <w:noProof/>
                <w:webHidden/>
              </w:rPr>
              <w:tab/>
            </w:r>
            <w:r>
              <w:rPr>
                <w:noProof/>
                <w:webHidden/>
              </w:rPr>
              <w:fldChar w:fldCharType="begin"/>
            </w:r>
            <w:r>
              <w:rPr>
                <w:noProof/>
                <w:webHidden/>
              </w:rPr>
              <w:instrText xml:space="preserve"> PAGEREF _Toc39674762 \h </w:instrText>
            </w:r>
            <w:r>
              <w:rPr>
                <w:noProof/>
                <w:webHidden/>
              </w:rPr>
            </w:r>
            <w:r>
              <w:rPr>
                <w:noProof/>
                <w:webHidden/>
              </w:rPr>
              <w:fldChar w:fldCharType="separate"/>
            </w:r>
            <w:r>
              <w:rPr>
                <w:noProof/>
                <w:webHidden/>
              </w:rPr>
              <w:t>5</w:t>
            </w:r>
            <w:r>
              <w:rPr>
                <w:noProof/>
                <w:webHidden/>
              </w:rPr>
              <w:fldChar w:fldCharType="end"/>
            </w:r>
          </w:hyperlink>
        </w:p>
        <w:p w14:paraId="0F21045F" w14:textId="4F174F91" w:rsidR="003A7A28" w:rsidRDefault="003A7A28">
          <w:pPr>
            <w:pStyle w:val="TOC2"/>
            <w:tabs>
              <w:tab w:val="right" w:leader="dot" w:pos="9016"/>
            </w:tabs>
            <w:rPr>
              <w:rFonts w:eastAsiaTheme="minorEastAsia"/>
              <w:noProof/>
              <w:lang w:eastAsia="en-IE"/>
            </w:rPr>
          </w:pPr>
          <w:hyperlink w:anchor="_Toc39674763" w:history="1">
            <w:r w:rsidRPr="00082FAD">
              <w:rPr>
                <w:rStyle w:val="Hyperlink"/>
                <w:noProof/>
              </w:rPr>
              <w:t>Natural Sciences</w:t>
            </w:r>
            <w:r>
              <w:rPr>
                <w:noProof/>
                <w:webHidden/>
              </w:rPr>
              <w:tab/>
            </w:r>
            <w:r>
              <w:rPr>
                <w:noProof/>
                <w:webHidden/>
              </w:rPr>
              <w:fldChar w:fldCharType="begin"/>
            </w:r>
            <w:r>
              <w:rPr>
                <w:noProof/>
                <w:webHidden/>
              </w:rPr>
              <w:instrText xml:space="preserve"> PAGEREF _Toc39674763 \h </w:instrText>
            </w:r>
            <w:r>
              <w:rPr>
                <w:noProof/>
                <w:webHidden/>
              </w:rPr>
            </w:r>
            <w:r>
              <w:rPr>
                <w:noProof/>
                <w:webHidden/>
              </w:rPr>
              <w:fldChar w:fldCharType="separate"/>
            </w:r>
            <w:r>
              <w:rPr>
                <w:noProof/>
                <w:webHidden/>
              </w:rPr>
              <w:t>5</w:t>
            </w:r>
            <w:r>
              <w:rPr>
                <w:noProof/>
                <w:webHidden/>
              </w:rPr>
              <w:fldChar w:fldCharType="end"/>
            </w:r>
          </w:hyperlink>
        </w:p>
        <w:p w14:paraId="00B1662A" w14:textId="46D7BA42" w:rsidR="003A7A28" w:rsidRDefault="003A7A28">
          <w:pPr>
            <w:pStyle w:val="TOC1"/>
            <w:tabs>
              <w:tab w:val="right" w:leader="dot" w:pos="9016"/>
            </w:tabs>
            <w:rPr>
              <w:rFonts w:eastAsiaTheme="minorEastAsia"/>
              <w:noProof/>
              <w:lang w:eastAsia="en-IE"/>
            </w:rPr>
          </w:pPr>
          <w:hyperlink w:anchor="_Toc39674764" w:history="1">
            <w:r w:rsidRPr="00082FAD">
              <w:rPr>
                <w:rStyle w:val="Hyperlink"/>
                <w:noProof/>
              </w:rPr>
              <w:t>Bibliography</w:t>
            </w:r>
            <w:r>
              <w:rPr>
                <w:noProof/>
                <w:webHidden/>
              </w:rPr>
              <w:tab/>
            </w:r>
            <w:r>
              <w:rPr>
                <w:noProof/>
                <w:webHidden/>
              </w:rPr>
              <w:fldChar w:fldCharType="begin"/>
            </w:r>
            <w:r>
              <w:rPr>
                <w:noProof/>
                <w:webHidden/>
              </w:rPr>
              <w:instrText xml:space="preserve"> PAGEREF _Toc39674764 \h </w:instrText>
            </w:r>
            <w:r>
              <w:rPr>
                <w:noProof/>
                <w:webHidden/>
              </w:rPr>
            </w:r>
            <w:r>
              <w:rPr>
                <w:noProof/>
                <w:webHidden/>
              </w:rPr>
              <w:fldChar w:fldCharType="separate"/>
            </w:r>
            <w:r>
              <w:rPr>
                <w:noProof/>
                <w:webHidden/>
              </w:rPr>
              <w:t>6</w:t>
            </w:r>
            <w:r>
              <w:rPr>
                <w:noProof/>
                <w:webHidden/>
              </w:rPr>
              <w:fldChar w:fldCharType="end"/>
            </w:r>
          </w:hyperlink>
        </w:p>
        <w:p w14:paraId="3AAC2E84" w14:textId="56F8E113" w:rsidR="006E7F03" w:rsidRDefault="006E7F03">
          <w:r>
            <w:rPr>
              <w:b/>
              <w:bCs/>
              <w:noProof/>
            </w:rPr>
            <w:fldChar w:fldCharType="end"/>
          </w:r>
        </w:p>
      </w:sdtContent>
    </w:sdt>
    <w:p w14:paraId="008B6D90" w14:textId="3C7E0EA1" w:rsidR="00DD706B" w:rsidRDefault="00DD706B"/>
    <w:p w14:paraId="4B0406E3" w14:textId="7489087B" w:rsidR="009C49AA" w:rsidRDefault="009C49AA"/>
    <w:p w14:paraId="4817449A" w14:textId="3FAFB3C4" w:rsidR="009C49AA" w:rsidRDefault="009C49AA"/>
    <w:p w14:paraId="52904EA7" w14:textId="05263E74" w:rsidR="009C49AA" w:rsidRDefault="009C49AA"/>
    <w:p w14:paraId="27369D31" w14:textId="75392B5A" w:rsidR="009C49AA" w:rsidRDefault="009C49AA"/>
    <w:p w14:paraId="2D4111A2" w14:textId="344E4A18" w:rsidR="009C49AA" w:rsidRDefault="009C49AA"/>
    <w:p w14:paraId="3A7D572E" w14:textId="75865F17" w:rsidR="009C49AA" w:rsidRDefault="009C49AA"/>
    <w:p w14:paraId="3EFAFE53" w14:textId="3DFB917E" w:rsidR="009C49AA" w:rsidRDefault="009C49AA"/>
    <w:p w14:paraId="7709525B" w14:textId="3BA9671E" w:rsidR="009C49AA" w:rsidRDefault="009C49AA"/>
    <w:p w14:paraId="6CE5BFB0" w14:textId="44F7C251" w:rsidR="009C49AA" w:rsidRDefault="009C49AA"/>
    <w:p w14:paraId="6FE66F2C" w14:textId="7643CB57" w:rsidR="009C49AA" w:rsidRDefault="009C49AA"/>
    <w:p w14:paraId="21DCB93A" w14:textId="2BBA99D9" w:rsidR="009C49AA" w:rsidRDefault="009C49AA"/>
    <w:p w14:paraId="30ACE104" w14:textId="73411F5B" w:rsidR="009C49AA" w:rsidRDefault="009C49AA"/>
    <w:p w14:paraId="245CDC26" w14:textId="19765B79" w:rsidR="009C49AA" w:rsidRDefault="009C49AA"/>
    <w:p w14:paraId="6C9FF73D" w14:textId="4FDCC789" w:rsidR="009C49AA" w:rsidRDefault="009C49AA"/>
    <w:p w14:paraId="63DFADA8" w14:textId="1715EC89" w:rsidR="009C49AA" w:rsidRDefault="009C49AA"/>
    <w:p w14:paraId="3F2009D4" w14:textId="4B25DD7C" w:rsidR="009C49AA" w:rsidRDefault="009C49AA"/>
    <w:p w14:paraId="06AEC53A" w14:textId="79D0FA1D" w:rsidR="009C49AA" w:rsidRDefault="009C49AA"/>
    <w:p w14:paraId="611825A4" w14:textId="7668EF33" w:rsidR="009C49AA" w:rsidRDefault="009C49AA"/>
    <w:p w14:paraId="32AD6393" w14:textId="40D1D58B" w:rsidR="009C49AA" w:rsidRDefault="009C49AA"/>
    <w:p w14:paraId="59E4F506" w14:textId="3F98D852" w:rsidR="009C49AA" w:rsidRDefault="009C49AA"/>
    <w:p w14:paraId="7F7751BE" w14:textId="1BA40064" w:rsidR="009C49AA" w:rsidRDefault="009C49AA"/>
    <w:p w14:paraId="7DAFB499" w14:textId="1E67A99E" w:rsidR="009C49AA" w:rsidRDefault="009C49AA" w:rsidP="009C49AA">
      <w:pPr>
        <w:pStyle w:val="Heading1"/>
      </w:pPr>
      <w:bookmarkStart w:id="1" w:name="_Toc39674754"/>
      <w:r>
        <w:t>Abstract</w:t>
      </w:r>
      <w:bookmarkEnd w:id="1"/>
    </w:p>
    <w:p w14:paraId="0F1DAC58" w14:textId="0069631F" w:rsidR="009C49AA" w:rsidRDefault="009C49AA" w:rsidP="009C49AA"/>
    <w:p w14:paraId="660C43BF" w14:textId="7F8FEC06" w:rsidR="009C49AA" w:rsidRDefault="009C49AA" w:rsidP="009C49AA"/>
    <w:p w14:paraId="4F5E9126" w14:textId="79F33917" w:rsidR="009C49AA" w:rsidRDefault="009C49AA" w:rsidP="009C49AA"/>
    <w:p w14:paraId="02E222D7" w14:textId="385F52C5" w:rsidR="009C49AA" w:rsidRDefault="009C49AA" w:rsidP="009C49AA"/>
    <w:p w14:paraId="3BF7200B" w14:textId="129513A0" w:rsidR="009C49AA" w:rsidRDefault="009C49AA" w:rsidP="009C49AA"/>
    <w:p w14:paraId="7C1E9B7E" w14:textId="3D401DB8" w:rsidR="009C49AA" w:rsidRDefault="009C49AA" w:rsidP="009C49AA"/>
    <w:p w14:paraId="5FC0F9E1" w14:textId="093F0502" w:rsidR="009C49AA" w:rsidRDefault="009C49AA" w:rsidP="009C49AA"/>
    <w:p w14:paraId="51AFD027" w14:textId="60D14B5F" w:rsidR="009C49AA" w:rsidRDefault="009C49AA" w:rsidP="009C49AA"/>
    <w:p w14:paraId="5845683B" w14:textId="79BC8EC6" w:rsidR="009C49AA" w:rsidRDefault="009C49AA" w:rsidP="009C49AA"/>
    <w:p w14:paraId="51BE3EFC" w14:textId="0A832989" w:rsidR="009C49AA" w:rsidRDefault="009C49AA" w:rsidP="009C49AA"/>
    <w:p w14:paraId="64DD1408" w14:textId="105657A4" w:rsidR="009C49AA" w:rsidRDefault="009C49AA" w:rsidP="009C49AA"/>
    <w:p w14:paraId="5B6CF529" w14:textId="7E0603C7" w:rsidR="009C49AA" w:rsidRDefault="009C49AA" w:rsidP="009C49AA"/>
    <w:p w14:paraId="47CBD9FC" w14:textId="72767994" w:rsidR="009C49AA" w:rsidRDefault="009C49AA" w:rsidP="009C49AA"/>
    <w:p w14:paraId="46230539" w14:textId="488C2942" w:rsidR="009C49AA" w:rsidRDefault="009C49AA" w:rsidP="009C49AA"/>
    <w:p w14:paraId="4417A2BE" w14:textId="59CB1DBA" w:rsidR="009C49AA" w:rsidRDefault="009C49AA" w:rsidP="009C49AA"/>
    <w:p w14:paraId="60404614" w14:textId="1CCD617B" w:rsidR="009C49AA" w:rsidRDefault="009C49AA" w:rsidP="009C49AA"/>
    <w:p w14:paraId="0E217AF6" w14:textId="3576E996" w:rsidR="009C49AA" w:rsidRDefault="009C49AA" w:rsidP="009C49AA"/>
    <w:p w14:paraId="2DEBFE81" w14:textId="518F5AA0" w:rsidR="009C49AA" w:rsidRDefault="009C49AA" w:rsidP="009C49AA"/>
    <w:p w14:paraId="03949C12" w14:textId="77342040" w:rsidR="009C49AA" w:rsidRDefault="009C49AA" w:rsidP="009C49AA"/>
    <w:p w14:paraId="25C61C8E" w14:textId="3C423D3E" w:rsidR="009C49AA" w:rsidRDefault="009C49AA" w:rsidP="009C49AA"/>
    <w:p w14:paraId="54343C34" w14:textId="72F67812" w:rsidR="009C49AA" w:rsidRDefault="009C49AA" w:rsidP="009C49AA"/>
    <w:p w14:paraId="74693AEE" w14:textId="0406A7FD" w:rsidR="009C49AA" w:rsidRDefault="009C49AA" w:rsidP="009C49AA"/>
    <w:p w14:paraId="0E673B34" w14:textId="2956E666" w:rsidR="009C49AA" w:rsidRDefault="009C49AA" w:rsidP="009C49AA"/>
    <w:p w14:paraId="05D1ACDA" w14:textId="57E0D9D9" w:rsidR="009C49AA" w:rsidRDefault="009C49AA" w:rsidP="009C49AA"/>
    <w:p w14:paraId="68122B94" w14:textId="1C89DBC2" w:rsidR="009C49AA" w:rsidRDefault="009C49AA" w:rsidP="009C49AA"/>
    <w:p w14:paraId="1B30C35D" w14:textId="10C014F4" w:rsidR="009C49AA" w:rsidRDefault="009C49AA" w:rsidP="009C49AA"/>
    <w:p w14:paraId="33F07CE1" w14:textId="2BF38BF9" w:rsidR="00A44472" w:rsidRDefault="00A44472" w:rsidP="009C49AA"/>
    <w:p w14:paraId="394D86D4" w14:textId="4D78CCE3" w:rsidR="00A44472" w:rsidRDefault="00A44472" w:rsidP="009C49AA"/>
    <w:p w14:paraId="2E58FBE1" w14:textId="77777777" w:rsidR="00A44472" w:rsidRDefault="00A44472" w:rsidP="009C49AA"/>
    <w:p w14:paraId="6B9D33B8" w14:textId="3B84283F" w:rsidR="009C49AA" w:rsidRDefault="009C49AA" w:rsidP="00DA53CA">
      <w:pPr>
        <w:pStyle w:val="Heading1"/>
      </w:pPr>
      <w:bookmarkStart w:id="2" w:name="_Toc39674755"/>
      <w:r>
        <w:t>Introduction</w:t>
      </w:r>
      <w:bookmarkEnd w:id="2"/>
    </w:p>
    <w:p w14:paraId="0B152BC7" w14:textId="1DD79B24" w:rsidR="00BE1223" w:rsidRDefault="00BE1223" w:rsidP="00F0542B"/>
    <w:p w14:paraId="73678599" w14:textId="657D3065" w:rsidR="00C85255" w:rsidRDefault="00C85255" w:rsidP="00F0542B"/>
    <w:p w14:paraId="0EB68F9A" w14:textId="0CAFB28F" w:rsidR="00C85255" w:rsidRDefault="00C85255" w:rsidP="00F0542B"/>
    <w:p w14:paraId="4B61C07C" w14:textId="00223928" w:rsidR="00C85255" w:rsidRDefault="00C85255" w:rsidP="00F0542B"/>
    <w:p w14:paraId="3BF75A6B" w14:textId="1B549F21" w:rsidR="00C85255" w:rsidRDefault="00C85255" w:rsidP="00F0542B"/>
    <w:p w14:paraId="18697834" w14:textId="213513BF" w:rsidR="00C85255" w:rsidRDefault="00C85255" w:rsidP="00F0542B"/>
    <w:p w14:paraId="0C434A5A" w14:textId="0C880882" w:rsidR="00C85255" w:rsidRDefault="00C85255" w:rsidP="00F0542B"/>
    <w:p w14:paraId="59BB2457" w14:textId="7B6DF186" w:rsidR="00C85255" w:rsidRDefault="00C85255" w:rsidP="00F0542B"/>
    <w:p w14:paraId="43D78C4E" w14:textId="3F2E5218" w:rsidR="00C85255" w:rsidRDefault="00C85255" w:rsidP="00F0542B"/>
    <w:p w14:paraId="6F1040AD" w14:textId="5D8E2482" w:rsidR="00C85255" w:rsidRDefault="00C85255" w:rsidP="00F0542B"/>
    <w:p w14:paraId="311B6C37" w14:textId="04133D6B" w:rsidR="00C85255" w:rsidRDefault="00C85255" w:rsidP="00F0542B"/>
    <w:p w14:paraId="7127F7A0" w14:textId="2553B973" w:rsidR="00C85255" w:rsidRDefault="00C85255" w:rsidP="00F0542B"/>
    <w:p w14:paraId="17FE423A" w14:textId="103F6F8F" w:rsidR="00C85255" w:rsidRDefault="00C85255" w:rsidP="00F0542B"/>
    <w:p w14:paraId="6CA7752C" w14:textId="6F4709F9" w:rsidR="00C85255" w:rsidRDefault="00C85255" w:rsidP="00F0542B"/>
    <w:p w14:paraId="1356925E" w14:textId="7B39CBD4" w:rsidR="00C85255" w:rsidRDefault="00C85255" w:rsidP="00F0542B"/>
    <w:p w14:paraId="734D803E" w14:textId="7F3DD104" w:rsidR="00C85255" w:rsidRDefault="00C85255" w:rsidP="00F0542B"/>
    <w:p w14:paraId="01888875" w14:textId="6DE7A9AC" w:rsidR="00C85255" w:rsidRDefault="00C85255" w:rsidP="00F0542B"/>
    <w:p w14:paraId="6B651C07" w14:textId="20F1172E" w:rsidR="00C85255" w:rsidRDefault="00C85255" w:rsidP="00F0542B"/>
    <w:p w14:paraId="5C130312" w14:textId="6069AEB1" w:rsidR="00C85255" w:rsidRDefault="00C85255" w:rsidP="00F0542B"/>
    <w:p w14:paraId="515F9E62" w14:textId="5C4BE686" w:rsidR="00C85255" w:rsidRDefault="00C85255" w:rsidP="00F0542B"/>
    <w:p w14:paraId="641F1D78" w14:textId="77777777" w:rsidR="00F0556F" w:rsidRDefault="00F0556F" w:rsidP="00F0542B"/>
    <w:p w14:paraId="28FF5604" w14:textId="77777777" w:rsidR="0038170A" w:rsidRDefault="0038170A" w:rsidP="00C85255">
      <w:pPr>
        <w:pStyle w:val="Heading1"/>
      </w:pPr>
    </w:p>
    <w:p w14:paraId="1AD9FDD9" w14:textId="77777777" w:rsidR="0038170A" w:rsidRDefault="0038170A" w:rsidP="0038170A"/>
    <w:p w14:paraId="66871EFD" w14:textId="77777777" w:rsidR="009745FC" w:rsidRDefault="009745FC" w:rsidP="0038170A"/>
    <w:p w14:paraId="2AB4864F" w14:textId="77777777" w:rsidR="009745FC" w:rsidRDefault="009745FC" w:rsidP="0038170A"/>
    <w:p w14:paraId="63B41F05" w14:textId="77777777" w:rsidR="009745FC" w:rsidRDefault="009745FC" w:rsidP="0038170A"/>
    <w:p w14:paraId="5D7CCCC1" w14:textId="77777777" w:rsidR="009745FC" w:rsidRDefault="009745FC" w:rsidP="0038170A"/>
    <w:p w14:paraId="6D44DC01" w14:textId="77777777" w:rsidR="009745FC" w:rsidRDefault="009745FC" w:rsidP="0038170A"/>
    <w:p w14:paraId="7AE2492F" w14:textId="77777777" w:rsidR="0038170A" w:rsidRPr="0038170A" w:rsidRDefault="0038170A" w:rsidP="0038170A"/>
    <w:p w14:paraId="63FF2914" w14:textId="62210D12" w:rsidR="00C85255" w:rsidRDefault="00C85255" w:rsidP="00C85255">
      <w:pPr>
        <w:pStyle w:val="Heading1"/>
      </w:pPr>
      <w:bookmarkStart w:id="3" w:name="_Toc39674756"/>
      <w:r>
        <w:t>Applications of Quantum Computing</w:t>
      </w:r>
      <w:bookmarkEnd w:id="3"/>
    </w:p>
    <w:p w14:paraId="4E20788F" w14:textId="15A47B76" w:rsidR="009B787D" w:rsidRDefault="00AD761A" w:rsidP="00C85255">
      <w:r>
        <w:t>One of the biggest applications for Quantum Computing is cryptography</w:t>
      </w:r>
      <w:r w:rsidR="00E56C5D">
        <w:t>.</w:t>
      </w:r>
    </w:p>
    <w:p w14:paraId="1276E425" w14:textId="5E90DBBB" w:rsidR="00991B18" w:rsidRDefault="009B787D" w:rsidP="00A0626E">
      <w:pPr>
        <w:pStyle w:val="Heading2"/>
      </w:pPr>
      <w:bookmarkStart w:id="4" w:name="_Toc39674757"/>
      <w:r w:rsidRPr="00922455">
        <w:t>Cryptography</w:t>
      </w:r>
      <w:bookmarkEnd w:id="4"/>
    </w:p>
    <w:p w14:paraId="764A89BE" w14:textId="36D7FCE8" w:rsidR="00D27107" w:rsidRPr="00D27107" w:rsidRDefault="00D27107" w:rsidP="00D27107">
      <w:pPr>
        <w:pStyle w:val="Heading3"/>
      </w:pPr>
      <w:bookmarkStart w:id="5" w:name="_Toc39674758"/>
      <w:r>
        <w:t>Introduction</w:t>
      </w:r>
      <w:bookmarkEnd w:id="5"/>
    </w:p>
    <w:p w14:paraId="013D478C" w14:textId="2BAB095A" w:rsidR="00CF59E5" w:rsidRDefault="00B02A05" w:rsidP="00C85255">
      <w:r>
        <w:t xml:space="preserve">One of the important </w:t>
      </w:r>
      <w:r w:rsidR="008B5716">
        <w:t xml:space="preserve">areas in modern society is </w:t>
      </w:r>
      <w:r w:rsidR="0038170A">
        <w:t>communicating securely</w:t>
      </w:r>
      <w:r w:rsidR="006B40B1">
        <w:t>.</w:t>
      </w:r>
      <w:r w:rsidR="00D22894">
        <w:t xml:space="preserve"> Quantum information </w:t>
      </w:r>
      <w:r w:rsidR="00560453">
        <w:t>transmission and processing contributes significantly</w:t>
      </w:r>
      <w:r w:rsidR="0028653A">
        <w:t xml:space="preserve"> to this</w:t>
      </w:r>
      <w:r w:rsidR="00560453">
        <w:t>.</w:t>
      </w:r>
      <w:r w:rsidR="00100194">
        <w:t xml:space="preserve"> Quantum cryptography is a great example </w:t>
      </w:r>
      <w:r w:rsidR="00A9286C">
        <w:t>that may</w:t>
      </w:r>
      <w:r w:rsidR="00C8016B">
        <w:t xml:space="preserve"> </w:t>
      </w:r>
      <w:r w:rsidR="00A9286C">
        <w:t xml:space="preserve">be the main protection </w:t>
      </w:r>
      <w:r w:rsidR="00C55367">
        <w:t xml:space="preserve">against quantum </w:t>
      </w:r>
      <w:r w:rsidR="007F44C4">
        <w:t>codebreaking</w:t>
      </w:r>
      <w:r w:rsidR="00C55367">
        <w:t xml:space="preserve"> </w:t>
      </w:r>
      <w:r w:rsidR="00E51389">
        <w:t>for</w:t>
      </w:r>
      <w:r w:rsidR="00751240">
        <w:t xml:space="preserve"> the future</w:t>
      </w:r>
      <w:r w:rsidR="00C55367">
        <w:t>.</w:t>
      </w:r>
      <w:r w:rsidR="00086887">
        <w:t xml:space="preserve"> One of the new</w:t>
      </w:r>
      <w:r w:rsidR="00F0346D">
        <w:t xml:space="preserve"> </w:t>
      </w:r>
      <w:r w:rsidR="00AB5ABB">
        <w:t xml:space="preserve">features of quantum cryptography </w:t>
      </w:r>
      <w:r w:rsidR="00AB026F">
        <w:t>is that</w:t>
      </w:r>
      <w:r w:rsidR="007F44C4">
        <w:t xml:space="preserve"> the</w:t>
      </w:r>
      <w:r w:rsidR="00B32F71">
        <w:t xml:space="preserve"> security </w:t>
      </w:r>
      <w:r w:rsidR="00B773A4">
        <w:t xml:space="preserve">of quantum key generation and quantum </w:t>
      </w:r>
      <w:r w:rsidR="00306CD0">
        <w:t>cryptographic protocols</w:t>
      </w:r>
      <w:r w:rsidR="00BF4953">
        <w:t xml:space="preserve"> is based more on the laws of nature than </w:t>
      </w:r>
      <w:r w:rsidR="00424D08">
        <w:t xml:space="preserve">classical cryptography. The security of classical cryptography </w:t>
      </w:r>
      <w:r w:rsidR="00D07A7E">
        <w:t xml:space="preserve">is based </w:t>
      </w:r>
      <w:r w:rsidR="004E1B70">
        <w:t>on “</w:t>
      </w:r>
      <w:r w:rsidR="004E1B70" w:rsidRPr="004E1B70">
        <w:t>unproven assumptions concerning the computational hardness of some algorithmic problems.</w:t>
      </w:r>
      <w:r w:rsidR="004E1B70">
        <w:t>”</w:t>
      </w:r>
      <w:r w:rsidR="00086887">
        <w:t xml:space="preserve"> </w:t>
      </w:r>
      <w:r w:rsidR="003E5FDE">
        <w:fldChar w:fldCharType="begin" w:fldLock="1"/>
      </w:r>
      <w:r w:rsidR="00DA3B5E">
        <w:instrText>ADDIN CSL_CITATION {"citationItems":[{"id":"ITEM-1","itemData":{"DOI":"10.3169/itej.70.632","ISSN":"13426907","author":[{"dropping-particle":"","family":"Gruska","given":"Jozef","non-dropping-particle":"","parse-names":false,"suffix":""}],"container-title":"Technology Review","id":"ITEM-1","issue":"7","issued":{"date-parts":[["2002"]]},"page":"632-636","title":"Quantum computing","type":"article-journal","volume":"70"},"uris":["http://www.mendeley.com/documents/?uuid=f7b367c4-e7fe-4d7d-a8d4-3324836e3e9c","http://www.mendeley.com/documents/?uuid=9cab4859-59db-4494-91e5-999787412135"]}],"mendeley":{"formattedCitation":"(Gruska 2002)","plainTextFormattedCitation":"(Gruska 2002)","previouslyFormattedCitation":"(Gruska 2002)"},"properties":{"noteIndex":0},"schema":"https://github.com/citation-style-language/schema/raw/master/csl-citation.json"}</w:instrText>
      </w:r>
      <w:r w:rsidR="003E5FDE">
        <w:fldChar w:fldCharType="separate"/>
      </w:r>
      <w:r w:rsidR="00DA3CF6" w:rsidRPr="00DA3CF6">
        <w:rPr>
          <w:noProof/>
        </w:rPr>
        <w:t>(Gruska 2002)</w:t>
      </w:r>
      <w:r w:rsidR="003E5FDE">
        <w:fldChar w:fldCharType="end"/>
      </w:r>
    </w:p>
    <w:p w14:paraId="4E9DF93C" w14:textId="69CDCD01" w:rsidR="00A0626E" w:rsidRDefault="002C3F2F" w:rsidP="002C3F2F">
      <w:pPr>
        <w:pStyle w:val="Heading3"/>
      </w:pPr>
      <w:bookmarkStart w:id="6" w:name="_Toc39674759"/>
      <w:r>
        <w:t>Quantum Key Distribution</w:t>
      </w:r>
      <w:bookmarkEnd w:id="6"/>
    </w:p>
    <w:p w14:paraId="0E339B34" w14:textId="223A0447" w:rsidR="009C01D7" w:rsidRDefault="000300D4" w:rsidP="001B59D4">
      <w:r>
        <w:t xml:space="preserve">Quantum key distribution </w:t>
      </w:r>
      <w:r w:rsidR="00573E6C">
        <w:t xml:space="preserve">is a method in which quantum states are used </w:t>
      </w:r>
      <w:r w:rsidR="00F5552B">
        <w:t>to make a random secret key for cryptography.</w:t>
      </w:r>
      <w:r w:rsidR="00145A2E">
        <w:t xml:space="preserve"> </w:t>
      </w:r>
    </w:p>
    <w:p w14:paraId="26C2DA8E" w14:textId="5C7C4E49" w:rsidR="009A7F87" w:rsidRDefault="009A7F87" w:rsidP="001B59D4">
      <w:r>
        <w:t>Basicall</w:t>
      </w:r>
      <w:r w:rsidR="00EF1A17">
        <w:t xml:space="preserve">y, Sarah tries to send </w:t>
      </w:r>
      <w:r w:rsidR="002F0A1F">
        <w:t xml:space="preserve">qubits to Patrick and an eavesdropper Leah, tries to learn and change </w:t>
      </w:r>
      <w:r w:rsidR="003979D3">
        <w:t>as much as it can without being detected</w:t>
      </w:r>
      <w:r w:rsidR="00230007">
        <w:t xml:space="preserve">. This is a difficult task for the eavesdropper </w:t>
      </w:r>
      <w:r w:rsidR="00060261">
        <w:t xml:space="preserve">as quantum states </w:t>
      </w:r>
      <w:r w:rsidR="00850EF1">
        <w:t>cannot be measured and copied without causing some sort of disturbance which are immediately detected.</w:t>
      </w:r>
      <w:r w:rsidR="00945A59">
        <w:t xml:space="preserve"> </w:t>
      </w:r>
      <w:r w:rsidR="00A6668F">
        <w:fldChar w:fldCharType="begin" w:fldLock="1"/>
      </w:r>
      <w:r w:rsidR="00DA3B5E">
        <w:instrText>ADDIN CSL_CITATION {"citationItems":[{"id":"ITEM-1","itemData":{"DOI":"10.3169/itej.70.632","ISSN":"13426907","author":[{"dropping-particle":"","family":"Gruska","given":"Jozef","non-dropping-particle":"","parse-names":false,"suffix":""}],"container-title":"Technology Review","id":"ITEM-1","issue":"7","issued":{"date-parts":[["2002"]]},"page":"632-636","title":"Quantum computing","type":"article-journal","volume":"70"},"uris":["http://www.mendeley.com/documents/?uuid=f7b367c4-e7fe-4d7d-a8d4-3324836e3e9c"]}],"mendeley":{"formattedCitation":"(Gruska 2002)","plainTextFormattedCitation":"(Gruska 2002)","previouslyFormattedCitation":"(Gruska 2002)"},"properties":{"noteIndex":0},"schema":"https://github.com/citation-style-language/schema/raw/master/csl-citation.json"}</w:instrText>
      </w:r>
      <w:r w:rsidR="00A6668F">
        <w:fldChar w:fldCharType="separate"/>
      </w:r>
      <w:r w:rsidR="00A6668F" w:rsidRPr="00A6668F">
        <w:rPr>
          <w:noProof/>
        </w:rPr>
        <w:t>(Gruska 2002)</w:t>
      </w:r>
      <w:r w:rsidR="00A6668F">
        <w:fldChar w:fldCharType="end"/>
      </w:r>
    </w:p>
    <w:p w14:paraId="5D5B39B7" w14:textId="1EFDE450" w:rsidR="00E2260A" w:rsidRDefault="00145A2E" w:rsidP="001B59D4">
      <w:r>
        <w:t>This is the idea of it:</w:t>
      </w:r>
      <w:r w:rsidR="00FF58D0">
        <w:t xml:space="preserve"> There are two people </w:t>
      </w:r>
      <w:r w:rsidR="001F5E5F">
        <w:t>who are separated and want to communicate with each other.</w:t>
      </w:r>
      <w:r w:rsidR="00F03AD4">
        <w:t xml:space="preserve"> In this case, we will be using Sarah and Patrick.</w:t>
      </w:r>
      <w:r w:rsidR="007E428B">
        <w:t xml:space="preserve"> Sarah sends to Patrick 2n qubits</w:t>
      </w:r>
      <w:r w:rsidR="00A573BF">
        <w:t xml:space="preserve"> which are randomly chosen from one of the states</w:t>
      </w:r>
      <w:r w:rsidR="00C61A59">
        <w:t xml:space="preserve"> </w:t>
      </w:r>
      <w:r w:rsidR="00C61A59" w:rsidRPr="00C61A59">
        <w:t>|0</w:t>
      </w:r>
      <w:proofErr w:type="gramStart"/>
      <w:r w:rsidR="006D6AA6">
        <w:t>)</w:t>
      </w:r>
      <w:r w:rsidR="009B7776">
        <w:t xml:space="preserve"> </w:t>
      </w:r>
      <w:r w:rsidR="006D6AA6" w:rsidRPr="00C61A59">
        <w:t>,</w:t>
      </w:r>
      <w:proofErr w:type="gramEnd"/>
      <w:r w:rsidR="00C61A59" w:rsidRPr="00C61A59">
        <w:t xml:space="preserve"> |1</w:t>
      </w:r>
      <w:r w:rsidR="00381BC3">
        <w:t>)</w:t>
      </w:r>
      <w:r w:rsidR="00C61A59" w:rsidRPr="00C61A59">
        <w:t xml:space="preserve"> , |+</w:t>
      </w:r>
      <w:r w:rsidR="00381BC3">
        <w:t>)</w:t>
      </w:r>
      <w:r w:rsidR="00C61A59" w:rsidRPr="00C61A59">
        <w:t xml:space="preserve"> , |−</w:t>
      </w:r>
      <w:r w:rsidR="00381BC3">
        <w:t>)</w:t>
      </w:r>
      <w:r w:rsidR="000B44DB">
        <w:t xml:space="preserve">. </w:t>
      </w:r>
      <w:r w:rsidR="00C84303">
        <w:t xml:space="preserve">Patrick measures the bits he received. He does this by </w:t>
      </w:r>
      <w:r w:rsidR="00E019A9">
        <w:t xml:space="preserve">using the measurement </w:t>
      </w:r>
      <w:r w:rsidR="005949F0">
        <w:t xml:space="preserve">basis randomly between </w:t>
      </w:r>
      <w:r w:rsidR="001818B3">
        <w:t>{</w:t>
      </w:r>
      <w:r w:rsidR="005949F0" w:rsidRPr="00C61A59">
        <w:t>|0</w:t>
      </w:r>
      <w:r w:rsidR="000B5F30">
        <w:t>)</w:t>
      </w:r>
      <w:r w:rsidR="000B5F30" w:rsidRPr="00C61A59">
        <w:t>,</w:t>
      </w:r>
      <w:r w:rsidR="005949F0" w:rsidRPr="00C61A59">
        <w:t xml:space="preserve"> |1</w:t>
      </w:r>
      <w:r w:rsidR="005949F0">
        <w:t>)</w:t>
      </w:r>
      <w:r w:rsidR="001818B3">
        <w:t>} and</w:t>
      </w:r>
      <w:r w:rsidR="005949F0" w:rsidRPr="00C61A59">
        <w:t xml:space="preserve"> </w:t>
      </w:r>
      <w:r w:rsidR="001818B3">
        <w:t>{</w:t>
      </w:r>
      <w:r w:rsidR="005949F0" w:rsidRPr="00C61A59">
        <w:t>|+</w:t>
      </w:r>
      <w:r w:rsidR="005949F0">
        <w:t>)</w:t>
      </w:r>
      <w:r w:rsidR="005949F0" w:rsidRPr="00C61A59">
        <w:t>, |−</w:t>
      </w:r>
      <w:r w:rsidR="005949F0">
        <w:t>)</w:t>
      </w:r>
      <w:r w:rsidR="000B5F30">
        <w:t>}.</w:t>
      </w:r>
      <w:r w:rsidR="00935D6D">
        <w:t xml:space="preserve"> </w:t>
      </w:r>
      <w:r w:rsidR="000B5F30">
        <w:t>Sarah and Patrick</w:t>
      </w:r>
      <w:r w:rsidR="00E45DC9">
        <w:t xml:space="preserve"> </w:t>
      </w:r>
      <w:r w:rsidR="00630D2C">
        <w:t>tell each other publicly where anyone can listen</w:t>
      </w:r>
      <w:r w:rsidR="00CF6784">
        <w:t xml:space="preserve"> </w:t>
      </w:r>
      <w:r w:rsidR="004A3D24">
        <w:t>to</w:t>
      </w:r>
      <w:r w:rsidR="00CF6784">
        <w:t xml:space="preserve"> </w:t>
      </w:r>
      <w:r w:rsidR="00D124F0">
        <w:t>how they prepared and measured each qubit.</w:t>
      </w:r>
      <w:r w:rsidR="00C97F71">
        <w:t xml:space="preserve"> They find out by chance that they may have used the same method </w:t>
      </w:r>
      <w:r w:rsidR="00BD7D2F">
        <w:t xml:space="preserve">which on average, happens </w:t>
      </w:r>
      <w:r w:rsidR="00084683">
        <w:t>ha</w:t>
      </w:r>
      <w:r w:rsidR="00893CB1">
        <w:t>lf the time and keep those results.</w:t>
      </w:r>
      <w:r w:rsidR="00C42B01">
        <w:t xml:space="preserve"> If there are no </w:t>
      </w:r>
      <w:r w:rsidR="00F13103">
        <w:t>errors</w:t>
      </w:r>
      <w:r w:rsidR="00DC1ABC">
        <w:t xml:space="preserve">, they now </w:t>
      </w:r>
      <w:r w:rsidR="00AF51A3">
        <w:t>“</w:t>
      </w:r>
      <w:r w:rsidR="00DC1ABC">
        <w:t xml:space="preserve">share </w:t>
      </w:r>
      <w:r w:rsidR="00AF51A3">
        <w:t>the same random string of n classical bits</w:t>
      </w:r>
      <w:r w:rsidR="007F692C">
        <w:t xml:space="preserve">.” </w:t>
      </w:r>
      <w:r w:rsidR="00FC58F6">
        <w:t>An example of this is to</w:t>
      </w:r>
      <w:r w:rsidR="008146B2">
        <w:t xml:space="preserve"> associate </w:t>
      </w:r>
      <w:r w:rsidR="008146B2" w:rsidRPr="00C61A59">
        <w:t>|0</w:t>
      </w:r>
      <w:r w:rsidR="008146B2">
        <w:t>)</w:t>
      </w:r>
      <w:r w:rsidR="000052F0">
        <w:t xml:space="preserve"> and </w:t>
      </w:r>
      <w:r w:rsidR="000052F0" w:rsidRPr="00C61A59">
        <w:t>|</w:t>
      </w:r>
      <w:r w:rsidR="000052F0">
        <w:t>+) with 0</w:t>
      </w:r>
      <w:r w:rsidR="009723F3">
        <w:t xml:space="preserve"> and </w:t>
      </w:r>
      <w:r w:rsidR="009723F3" w:rsidRPr="00C61A59">
        <w:t>|</w:t>
      </w:r>
      <w:r w:rsidR="00731560">
        <w:t>1</w:t>
      </w:r>
      <w:r w:rsidR="009723F3">
        <w:t>)</w:t>
      </w:r>
      <w:r w:rsidR="00731560">
        <w:t xml:space="preserve"> and</w:t>
      </w:r>
      <w:r w:rsidR="009723F3" w:rsidRPr="00C61A59">
        <w:t>|</w:t>
      </w:r>
      <w:r w:rsidR="00731560">
        <w:t>-</w:t>
      </w:r>
      <w:r w:rsidR="009723F3">
        <w:t>)</w:t>
      </w:r>
      <w:r w:rsidR="00731560">
        <w:t xml:space="preserve"> with 1.</w:t>
      </w:r>
      <w:r w:rsidR="00404780">
        <w:t xml:space="preserve"> This </w:t>
      </w:r>
      <w:r w:rsidR="00F27EA5">
        <w:t xml:space="preserve">is known as </w:t>
      </w:r>
      <w:r w:rsidR="00F27EA5" w:rsidRPr="00761F88">
        <w:rPr>
          <w:i/>
          <w:iCs/>
        </w:rPr>
        <w:t>raw quantum transmission</w:t>
      </w:r>
      <w:r w:rsidR="00761F88">
        <w:t>, RQT.</w:t>
      </w:r>
      <w:r w:rsidR="00B336D2">
        <w:t xml:space="preserve"> </w:t>
      </w:r>
      <w:r w:rsidR="00EC5427">
        <w:fldChar w:fldCharType="begin" w:fldLock="1"/>
      </w:r>
      <w:r w:rsidR="00EC5427">
        <w:instrText>ADDIN CSL_CITATION {"citationItems":[{"id":"ITEM-1","itemData":{"DOI":"10.1088/0034-4885/61/2/002","ISSN":"00344885","abstract":"The subject of quantum computing brings together ideas from classical information theory, computer science, and quantum physics. This review aims to summarize not just quantum computing, but the whole subject of quantum information theory. Information can be identified as the most general thing which must propagate from a cause to an effect. It therefore has a fundamentally important role in the science of physics. However, the mathematical treatment of information, especially information processing, is quite recent, dating from the mid-20th century. This has meant that the full significance of information as a basic concept in physics is only now being discovered. This is especially true in quantum mechanics. The theory of quantum information and computing puts this significance on a firm footing, and has led to some profound and exciting new insights into the natural world. Among these are the use of quantum states to permit the secure transmission of classical information (quantum cryptography), the use of quantum entanglement to permit reliable transmission of quantum states (teleportation), the possibility of preserving quantum coherence in the presence of irreversible noise processes (quantum error correction), and the use of controlled quantum evolution for efficient computation (quantum computation). The common theme of all these insights is the use of quantum entanglement as a computational resource. It turns out that information theory and quantum mechanics fit together very well. In order to explain their relationship, this review begins with an introduction to classical information theory and computer science, including Shannon's theorem, error correcting codes, Turing machines and computational complexity. The principles of quantum mechanics are then outlined, and the Einstein, Podolsky and Rosen (EPR) experiment described. The EPR-Bell correlations, and quantum entanglement in general, form the essential new ingredient which distinguishes quantum from classical information theory and, arguably, quantum from classical physics. Basic quantum information ideas are next outlined, including qubits and data compression, quantum gates, the 'no cloning' property and teleportation. Quantum cryptography is briefly sketched. The universal quantum computer (QC) is described, based on the Church-Turing principle and a network model of computation. Algorithms for such a computer are discussed, especially those for finding the period of a function, and s…","author":[{"dropping-particle":"","family":"Steane","given":"Andrew","non-dropping-particle":"","parse-names":false,"suffix":""}],"container-title":"Reports on Progress in Physics","id":"ITEM-1","issue":"2","issued":{"date-parts":[["1997"]]},"page":"117-173","title":"Quantum computing","type":"article-journal","volume":"61"},"uris":["http://www.mendeley.com/documents/?uuid=73d7d639-a452-44f0-ac2a-c7cbc381479a"]}],"mendeley":{"formattedCitation":"(Steane 1997)","plainTextFormattedCitation":"(Steane 1997)"},"properties":{"noteIndex":0},"schema":"https://github.com/citation-style-language/schema/raw/master/csl-citation.json"}</w:instrText>
      </w:r>
      <w:r w:rsidR="00EC5427">
        <w:fldChar w:fldCharType="separate"/>
      </w:r>
      <w:r w:rsidR="00EC5427" w:rsidRPr="00EC5427">
        <w:rPr>
          <w:noProof/>
        </w:rPr>
        <w:t>(Steane 1997)</w:t>
      </w:r>
      <w:r w:rsidR="00EC5427">
        <w:fldChar w:fldCharType="end"/>
      </w:r>
    </w:p>
    <w:p w14:paraId="173E8B43" w14:textId="6C04AE71" w:rsidR="001B59D4" w:rsidRDefault="00B336D2" w:rsidP="001B59D4">
      <w:r>
        <w:t>So far,</w:t>
      </w:r>
      <w:r w:rsidR="005C3AAF">
        <w:t xml:space="preserve"> it is impossible to learn Patrick</w:t>
      </w:r>
      <w:r w:rsidR="008278EF">
        <w:t>’</w:t>
      </w:r>
      <w:r w:rsidR="005C3AAF">
        <w:t xml:space="preserve">s measurement results </w:t>
      </w:r>
      <w:r w:rsidR="007D143D">
        <w:t xml:space="preserve">by just </w:t>
      </w:r>
      <w:r w:rsidR="00254092">
        <w:t>looking at</w:t>
      </w:r>
      <w:r w:rsidR="007D143D">
        <w:t xml:space="preserve"> the</w:t>
      </w:r>
      <w:r w:rsidR="00254092">
        <w:t xml:space="preserve"> qubits </w:t>
      </w:r>
      <w:r w:rsidR="00C17951">
        <w:t>journey</w:t>
      </w:r>
      <w:r w:rsidR="007921F7">
        <w:t>.</w:t>
      </w:r>
      <w:r w:rsidR="00C17951">
        <w:t xml:space="preserve"> </w:t>
      </w:r>
      <w:r w:rsidR="007921F7">
        <w:t>S</w:t>
      </w:r>
      <w:r w:rsidR="00F56CDF">
        <w:t>ome evidence of their presence</w:t>
      </w:r>
      <w:r w:rsidR="007921F7">
        <w:t xml:space="preserve"> is left behind</w:t>
      </w:r>
      <w:r w:rsidR="00F56CDF">
        <w:t>.</w:t>
      </w:r>
      <w:r w:rsidR="001037B2">
        <w:t xml:space="preserve"> One way for an </w:t>
      </w:r>
      <w:r w:rsidR="00E85B7C">
        <w:t>eavesdropper</w:t>
      </w:r>
      <w:r w:rsidR="008100EE">
        <w:t xml:space="preserve"> of whom we will call</w:t>
      </w:r>
      <w:r w:rsidR="00E85B7C">
        <w:t xml:space="preserve"> Leah</w:t>
      </w:r>
      <w:r w:rsidR="00360104">
        <w:t>,</w:t>
      </w:r>
      <w:r w:rsidR="00E85B7C">
        <w:t xml:space="preserve"> to try and find out the key</w:t>
      </w:r>
      <w:r w:rsidR="00CA3BBD">
        <w:t>,</w:t>
      </w:r>
      <w:r w:rsidR="00E85B7C">
        <w:t xml:space="preserve"> </w:t>
      </w:r>
      <w:r w:rsidR="00A72615">
        <w:t xml:space="preserve">is to </w:t>
      </w:r>
      <w:r w:rsidR="008A28F3">
        <w:t xml:space="preserve">catch the qubits and measure them </w:t>
      </w:r>
      <w:r w:rsidR="00A54E59">
        <w:t>before passing them to Patrick.</w:t>
      </w:r>
      <w:r w:rsidR="00336AF8">
        <w:t xml:space="preserve"> On average, Leah guesses Sarah’s </w:t>
      </w:r>
      <w:r w:rsidR="00C80CBE">
        <w:t xml:space="preserve">qubits correctly </w:t>
      </w:r>
      <w:r w:rsidR="001834EC">
        <w:t xml:space="preserve">not disturbing </w:t>
      </w:r>
      <w:r w:rsidR="00CA3BBD">
        <w:t>her</w:t>
      </w:r>
      <w:r w:rsidR="001834EC">
        <w:t xml:space="preserve"> cycle.</w:t>
      </w:r>
      <w:r w:rsidR="00740D7A">
        <w:t xml:space="preserve"> Leah’s correct guesses doesn’t cause conflict </w:t>
      </w:r>
      <w:r w:rsidR="000136E8">
        <w:t>with Patrick</w:t>
      </w:r>
      <w:r w:rsidR="00360104">
        <w:t>’</w:t>
      </w:r>
      <w:r w:rsidR="000136E8">
        <w:t xml:space="preserve">s. </w:t>
      </w:r>
      <w:r w:rsidR="00F83754">
        <w:t xml:space="preserve">This causes Leah </w:t>
      </w:r>
      <w:r w:rsidR="00690A28">
        <w:t xml:space="preserve">to </w:t>
      </w:r>
      <w:r w:rsidR="00A40F4F">
        <w:t>learn the state of half of the n qubits</w:t>
      </w:r>
      <w:r w:rsidR="00852495">
        <w:t xml:space="preserve"> which Sarah and Patrick trust</w:t>
      </w:r>
      <w:r w:rsidR="00722B78">
        <w:t>, and interrupts the other half.</w:t>
      </w:r>
      <w:r w:rsidR="00456E49">
        <w:t xml:space="preserve"> </w:t>
      </w:r>
      <w:r w:rsidR="00533BEE">
        <w:t>Leah basically corrupts n/4 bits of the RQT.</w:t>
      </w:r>
      <w:r w:rsidR="00BE377D">
        <w:t xml:space="preserve"> </w:t>
      </w:r>
      <w:r w:rsidR="00D83DB4">
        <w:t>By randomly choosing n/2 bits of the RQT, Sarah and Pat</w:t>
      </w:r>
      <w:r w:rsidR="00A8688A">
        <w:t>rick can detect the presence of Leah</w:t>
      </w:r>
      <w:r w:rsidR="00A359E8">
        <w:t xml:space="preserve"> and </w:t>
      </w:r>
      <w:r w:rsidR="00D1128E">
        <w:t xml:space="preserve">so decide </w:t>
      </w:r>
      <w:r w:rsidR="0092654E">
        <w:t xml:space="preserve">to publicly </w:t>
      </w:r>
      <w:r w:rsidR="005F21E6">
        <w:t xml:space="preserve">announce </w:t>
      </w:r>
      <w:r w:rsidR="00B14372">
        <w:t>the values they hav</w:t>
      </w:r>
      <w:r w:rsidR="00EF4F40">
        <w:t xml:space="preserve">e. </w:t>
      </w:r>
      <w:r w:rsidR="007006BB">
        <w:t xml:space="preserve">They </w:t>
      </w:r>
      <w:r w:rsidR="00B726B4">
        <w:t>can be sure that no eavesdropper was present if they agree on these bits</w:t>
      </w:r>
      <w:r w:rsidR="00B72944">
        <w:t xml:space="preserve">. This can be done since </w:t>
      </w:r>
      <w:r w:rsidR="003C5083">
        <w:t xml:space="preserve">the probability </w:t>
      </w:r>
      <w:r w:rsidR="00467838">
        <w:t>that Leah was present and they happened to choose n/2 uncorrupted bits is</w:t>
      </w:r>
      <w:r w:rsidR="00130DBD">
        <w:t xml:space="preserve"> </w:t>
      </w:r>
      <w:r w:rsidR="00130DBD" w:rsidRPr="00130DBD">
        <w:t>(3/</w:t>
      </w:r>
      <w:proofErr w:type="gramStart"/>
      <w:r w:rsidR="00130DBD" w:rsidRPr="00130DBD">
        <w:t>4)</w:t>
      </w:r>
      <w:r w:rsidR="00130DBD">
        <w:t>^</w:t>
      </w:r>
      <w:proofErr w:type="gramEnd"/>
      <w:r w:rsidR="00130DBD" w:rsidRPr="00130DBD">
        <w:t xml:space="preserve">n/2 </w:t>
      </w:r>
      <w:r w:rsidR="00130DBD" w:rsidRPr="00130DBD">
        <w:rPr>
          <w:rFonts w:ascii="Cambria Math" w:hAnsi="Cambria Math" w:cs="Cambria Math"/>
        </w:rPr>
        <w:t>≃</w:t>
      </w:r>
      <w:r w:rsidR="00130DBD" w:rsidRPr="00130DBD">
        <w:t xml:space="preserve"> 10</w:t>
      </w:r>
      <w:r w:rsidR="00203F13">
        <w:t>^</w:t>
      </w:r>
      <w:r w:rsidR="00130DBD" w:rsidRPr="00130DBD">
        <w:rPr>
          <w:rFonts w:ascii="Calibri" w:hAnsi="Calibri" w:cs="Calibri"/>
        </w:rPr>
        <w:t>−</w:t>
      </w:r>
      <w:r w:rsidR="00130DBD" w:rsidRPr="00130DBD">
        <w:t>125 for n = 1000.</w:t>
      </w:r>
      <w:r w:rsidR="00203F13">
        <w:t xml:space="preserve"> The</w:t>
      </w:r>
      <w:r w:rsidR="00653836">
        <w:t xml:space="preserve"> secret key is the</w:t>
      </w:r>
      <w:r w:rsidR="00203F13">
        <w:t xml:space="preserve"> n/2</w:t>
      </w:r>
      <w:r w:rsidR="0038170A">
        <w:t xml:space="preserve"> unrevealed bits.</w:t>
      </w:r>
      <w:r w:rsidR="00E452F6">
        <w:t xml:space="preserve"> </w:t>
      </w:r>
      <w:r w:rsidR="00CC7633">
        <w:t>This meth</w:t>
      </w:r>
      <w:r w:rsidR="00B24F13">
        <w:t>od is used to detect eavesdropping.</w:t>
      </w:r>
      <w:r w:rsidR="00D1327A">
        <w:t xml:space="preserve"> </w:t>
      </w:r>
      <w:r w:rsidR="009877CD">
        <w:fldChar w:fldCharType="begin" w:fldLock="1"/>
      </w:r>
      <w:r w:rsidR="00DA3CF6">
        <w:instrText>ADDIN CSL_CITATION {"citationItems":[{"id":"ITEM-1","itemData":{"DOI":"10.1088/0034-4885/61/2/002","ISSN":"00344885","abstract":"The subject of quantum computing brings together ideas from classical information theory, computer science, and quantum physics. This review aims to summarize not just quantum computing, but the whole subject of quantum information theory. Information can be identified as the most general thing which must propagate from a cause to an effect. It therefore has a fundamentally important role in the science of physics. However, the mathematical treatment of information, especially information processing, is quite recent, dating from the mid-20th century. This has meant that the full significance of information as a basic concept in physics is only now being discovered. This is especially true in quantum mechanics. The theory of quantum information and computing puts this significance on a firm footing, and has led to some profound and exciting new insights into the natural world. Among these are the use of quantum states to permit the secure transmission of classical information (quantum cryptography), the use of quantum entanglement to permit reliable transmission of quantum states (teleportation), the possibility of preserving quantum coherence in the presence of irreversible noise processes (quantum error correction), and the use of controlled quantum evolution for efficient computation (quantum computation). The common theme of all these insights is the use of quantum entanglement as a computational resource. It turns out that information theory and quantum mechanics fit together very well. In order to explain their relationship, this review begins with an introduction to classical information theory and computer science, including Shannon's theorem, error correcting codes, Turing machines and computational complexity. The principles of quantum mechanics are then outlined, and the Einstein, Podolsky and Rosen (EPR) experiment described. The EPR-Bell correlations, and quantum entanglement in general, form the essential new ingredient which distinguishes quantum from classical information theory and, arguably, quantum from classical physics. Basic quantum information ideas are next outlined, including qubits and data compression, quantum gates, the 'no cloning' property and teleportation. Quantum cryptography is briefly sketched. The universal quantum computer (QC) is described, based on the Church-Turing principle and a network model of computation. Algorithms for such a computer are discussed, especially those for finding the period of a function, and s…","author":[{"dropping-particle":"","family":"Steane","given":"Andrew","non-dropping-particle":"","parse-names":false,"suffix":""}],"container-title":"Reports on Progress in Physics","id":"ITEM-1","issue":"2","issued":{"date-parts":[["1997"]]},"page":"117-173","title":"Quantum computing","type":"article-journal","volume":"61"},"uris":["http://www.mendeley.com/documents/?uuid=73d7d639-a452-44f0-ac2a-c7cbc381479a","http://www.mendeley.com/documents/?uuid=858479c6-f4c9-4d31-9c0f-1ac263bd623b"]}],"mendeley":{"formattedCitation":"(Steane 1997)","plainTextFormattedCitation":"(Steane 1997)","previouslyFormattedCitation":"(Steane 1997)"},"properties":{"noteIndex":0},"schema":"https://github.com/citation-style-language/schema/raw/master/csl-citation.json"}</w:instrText>
      </w:r>
      <w:r w:rsidR="009877CD">
        <w:fldChar w:fldCharType="separate"/>
      </w:r>
      <w:r w:rsidR="00DA3CF6" w:rsidRPr="00DA3CF6">
        <w:rPr>
          <w:noProof/>
        </w:rPr>
        <w:t>(Steane 1997)</w:t>
      </w:r>
      <w:r w:rsidR="009877CD">
        <w:fldChar w:fldCharType="end"/>
      </w:r>
      <w:r w:rsidR="000B5F30">
        <w:t xml:space="preserve">  </w:t>
      </w:r>
      <w:r w:rsidR="00935D6D">
        <w:t xml:space="preserve"> </w:t>
      </w:r>
    </w:p>
    <w:p w14:paraId="4B843809" w14:textId="2A669C32" w:rsidR="00114FEB" w:rsidRDefault="00114FEB" w:rsidP="001B59D4"/>
    <w:p w14:paraId="3D82E55C" w14:textId="61A5C0ED" w:rsidR="00114FEB" w:rsidRDefault="00114FEB" w:rsidP="001B59D4"/>
    <w:p w14:paraId="2EE74161" w14:textId="78C3F4AF" w:rsidR="00114FEB" w:rsidRDefault="00114FEB" w:rsidP="001B59D4"/>
    <w:p w14:paraId="30800491" w14:textId="77777777" w:rsidR="008705DD" w:rsidRDefault="00D53C59" w:rsidP="001B59D4">
      <w:r>
        <w:t xml:space="preserve">Quantum computing can </w:t>
      </w:r>
      <w:r w:rsidR="006E6EA7">
        <w:t xml:space="preserve">provide </w:t>
      </w:r>
      <w:r w:rsidR="000856F7">
        <w:t xml:space="preserve">helpful advancements </w:t>
      </w:r>
      <w:r w:rsidR="007564E7">
        <w:t xml:space="preserve">to human life thanks to </w:t>
      </w:r>
      <w:r w:rsidR="00E60D27">
        <w:t xml:space="preserve">the enormous </w:t>
      </w:r>
      <w:r w:rsidR="00324866">
        <w:t>abilities</w:t>
      </w:r>
      <w:r w:rsidR="00E60D27">
        <w:t xml:space="preserve"> of quantum technology.</w:t>
      </w:r>
      <w:r w:rsidR="000A0451">
        <w:t xml:space="preserve"> Not only does it </w:t>
      </w:r>
      <w:r w:rsidR="0017491E">
        <w:t>aid</w:t>
      </w:r>
      <w:r w:rsidR="000A0451">
        <w:t xml:space="preserve"> in security (cryptography) but also</w:t>
      </w:r>
      <w:r w:rsidR="0017491E">
        <w:t xml:space="preserve"> everyday jobs.</w:t>
      </w:r>
    </w:p>
    <w:p w14:paraId="108EE499" w14:textId="2E11CF49" w:rsidR="00114FEB" w:rsidRDefault="008705DD" w:rsidP="008705DD">
      <w:pPr>
        <w:pStyle w:val="Heading2"/>
      </w:pPr>
      <w:bookmarkStart w:id="7" w:name="_Toc39674760"/>
      <w:r>
        <w:t>Medicine</w:t>
      </w:r>
      <w:bookmarkEnd w:id="7"/>
    </w:p>
    <w:p w14:paraId="7C49F770" w14:textId="5EA5A9F7" w:rsidR="008705DD" w:rsidRDefault="006D1AD4" w:rsidP="006D1AD4">
      <w:pPr>
        <w:pStyle w:val="ListParagraph"/>
        <w:numPr>
          <w:ilvl w:val="0"/>
          <w:numId w:val="1"/>
        </w:numPr>
      </w:pPr>
      <w:r>
        <w:t xml:space="preserve">The research and development </w:t>
      </w:r>
      <w:r w:rsidR="00B67C77">
        <w:t>of medical sciences</w:t>
      </w:r>
      <w:r w:rsidR="006A564C">
        <w:t xml:space="preserve">. An example is analysing a sequence of DNA </w:t>
      </w:r>
      <w:r w:rsidR="00C30CF8">
        <w:t>which are usually large in size.</w:t>
      </w:r>
    </w:p>
    <w:p w14:paraId="14764D36" w14:textId="7DDAD552" w:rsidR="00C30CF8" w:rsidRDefault="002021AF" w:rsidP="006D1AD4">
      <w:pPr>
        <w:pStyle w:val="ListParagraph"/>
        <w:numPr>
          <w:ilvl w:val="0"/>
          <w:numId w:val="1"/>
        </w:numPr>
      </w:pPr>
      <w:r>
        <w:t>Diseases like cancer can be diagnosed faster and more accurate</w:t>
      </w:r>
      <w:r w:rsidR="00711BE8">
        <w:t>.</w:t>
      </w:r>
    </w:p>
    <w:p w14:paraId="2A85BF42" w14:textId="44328411" w:rsidR="002021AF" w:rsidRDefault="002B28DE" w:rsidP="006D1AD4">
      <w:pPr>
        <w:pStyle w:val="ListParagraph"/>
        <w:numPr>
          <w:ilvl w:val="0"/>
          <w:numId w:val="1"/>
        </w:numPr>
      </w:pPr>
      <w:r>
        <w:t>Producing and discovering drugs at a</w:t>
      </w:r>
      <w:r w:rsidR="00711BE8">
        <w:t xml:space="preserve"> scale.</w:t>
      </w:r>
      <w:r>
        <w:t xml:space="preserve"> </w:t>
      </w:r>
    </w:p>
    <w:p w14:paraId="61016913" w14:textId="023CC827" w:rsidR="00B464C2" w:rsidRDefault="00B464C2" w:rsidP="006D1AD4">
      <w:pPr>
        <w:pStyle w:val="ListParagraph"/>
        <w:numPr>
          <w:ilvl w:val="0"/>
          <w:numId w:val="1"/>
        </w:numPr>
      </w:pPr>
      <w:r>
        <w:t xml:space="preserve">Analysing and processing heavy images </w:t>
      </w:r>
      <w:r w:rsidR="00AC069C">
        <w:t>which bioengineering, and telemedicine rely on.</w:t>
      </w:r>
      <w:r w:rsidR="00EC5427">
        <w:t xml:space="preserve"> </w:t>
      </w:r>
      <w:r w:rsidR="00EC5427">
        <w:fldChar w:fldCharType="begin" w:fldLock="1"/>
      </w:r>
      <w:r w:rsidR="00EC5427">
        <w:instrText>ADDIN CSL_CITATION {"citationItems":[{"id":"ITEM-1","itemData":{"author":[{"dropping-particle":"","family":"Al-maghraby","given":"Rania","non-dropping-particle":"","parse-names":false,"suffix":""}],"id":"ITEM-1","issued":{"date-parts":[["2017"]]},"page":"1-5","title":"Promising Real-Life Applications of Quantum Computing","type":"article-journal"},"uris":["http://www.mendeley.com/documents/?uuid=befa2fc9-db67-416d-9686-d34414668453"]}],"mendeley":{"formattedCitation":"(Al-maghraby 2017)","plainTextFormattedCitation":"(Al-maghraby 2017)","previouslyFormattedCitation":"(Al-maghraby 2017)"},"properties":{"noteIndex":0},"schema":"https://github.com/citation-style-language/schema/raw/master/csl-citation.json"}</w:instrText>
      </w:r>
      <w:r w:rsidR="00EC5427">
        <w:fldChar w:fldCharType="separate"/>
      </w:r>
      <w:r w:rsidR="00EC5427" w:rsidRPr="00EC5427">
        <w:rPr>
          <w:noProof/>
        </w:rPr>
        <w:t>(Al-maghraby 2017)</w:t>
      </w:r>
      <w:r w:rsidR="00EC5427">
        <w:fldChar w:fldCharType="end"/>
      </w:r>
    </w:p>
    <w:p w14:paraId="090EA5CC" w14:textId="688B20D4" w:rsidR="00AC069C" w:rsidRDefault="003A7B02" w:rsidP="00AC069C">
      <w:pPr>
        <w:pStyle w:val="Heading2"/>
      </w:pPr>
      <w:bookmarkStart w:id="8" w:name="_Toc39674761"/>
      <w:r>
        <w:t>Economy and Finance</w:t>
      </w:r>
      <w:bookmarkEnd w:id="8"/>
    </w:p>
    <w:p w14:paraId="3C774B25" w14:textId="070F0489" w:rsidR="003A7B02" w:rsidRDefault="00536297" w:rsidP="003A7B02">
      <w:pPr>
        <w:pStyle w:val="ListParagraph"/>
        <w:numPr>
          <w:ilvl w:val="0"/>
          <w:numId w:val="2"/>
        </w:numPr>
      </w:pPr>
      <w:r>
        <w:t xml:space="preserve">Investment decisions </w:t>
      </w:r>
      <w:r w:rsidR="00163735">
        <w:t>can be done through the analysis and simu</w:t>
      </w:r>
      <w:r w:rsidR="00771918">
        <w:t>lation of stock portfolios.</w:t>
      </w:r>
    </w:p>
    <w:p w14:paraId="662DBBC2" w14:textId="573CD929" w:rsidR="00771918" w:rsidRDefault="006E58E0" w:rsidP="003A7B02">
      <w:pPr>
        <w:pStyle w:val="ListParagraph"/>
        <w:numPr>
          <w:ilvl w:val="0"/>
          <w:numId w:val="2"/>
        </w:numPr>
      </w:pPr>
      <w:r>
        <w:t xml:space="preserve">The detection of </w:t>
      </w:r>
      <w:r w:rsidR="00DB7B68">
        <w:t xml:space="preserve">fraud is more effective </w:t>
      </w:r>
      <w:r w:rsidR="004209A7">
        <w:t>and can be viewed in real time</w:t>
      </w:r>
      <w:r w:rsidR="00554BA4">
        <w:t>.</w:t>
      </w:r>
    </w:p>
    <w:p w14:paraId="6077CE27" w14:textId="4D822C51" w:rsidR="00942D01" w:rsidRDefault="00600D59" w:rsidP="00942D01">
      <w:pPr>
        <w:pStyle w:val="ListParagraph"/>
        <w:numPr>
          <w:ilvl w:val="0"/>
          <w:numId w:val="2"/>
        </w:numPr>
      </w:pPr>
      <w:r>
        <w:t xml:space="preserve">Applications </w:t>
      </w:r>
      <w:r w:rsidR="00942D01">
        <w:t>for planting and agriculture.</w:t>
      </w:r>
      <w:r w:rsidR="00EC5427">
        <w:t xml:space="preserve"> </w:t>
      </w:r>
      <w:r w:rsidR="00EC5427">
        <w:fldChar w:fldCharType="begin" w:fldLock="1"/>
      </w:r>
      <w:r w:rsidR="00EC5427">
        <w:instrText>ADDIN CSL_CITATION {"citationItems":[{"id":"ITEM-1","itemData":{"author":[{"dropping-particle":"","family":"Al-maghraby","given":"Rania","non-dropping-particle":"","parse-names":false,"suffix":""}],"id":"ITEM-1","issued":{"date-parts":[["2017"]]},"page":"1-5","title":"Promising Real-Life Applications of Quantum Computing","type":"article-journal"},"uris":["http://www.mendeley.com/documents/?uuid=befa2fc9-db67-416d-9686-d34414668453"]}],"mendeley":{"formattedCitation":"(Al-maghraby 2017)","plainTextFormattedCitation":"(Al-maghraby 2017)","previouslyFormattedCitation":"(Al-maghraby 2017)"},"properties":{"noteIndex":0},"schema":"https://github.com/citation-style-language/schema/raw/master/csl-citation.json"}</w:instrText>
      </w:r>
      <w:r w:rsidR="00EC5427">
        <w:fldChar w:fldCharType="separate"/>
      </w:r>
      <w:r w:rsidR="00EC5427" w:rsidRPr="00EC5427">
        <w:rPr>
          <w:noProof/>
        </w:rPr>
        <w:t>(Al-maghraby 2017)</w:t>
      </w:r>
      <w:r w:rsidR="00EC5427">
        <w:fldChar w:fldCharType="end"/>
      </w:r>
    </w:p>
    <w:p w14:paraId="592F3679" w14:textId="1EDFB73E" w:rsidR="00942D01" w:rsidRDefault="00604FB0" w:rsidP="00604FB0">
      <w:pPr>
        <w:pStyle w:val="Heading2"/>
      </w:pPr>
      <w:bookmarkStart w:id="9" w:name="_Toc39674762"/>
      <w:r>
        <w:t>Information Technology</w:t>
      </w:r>
      <w:bookmarkEnd w:id="9"/>
    </w:p>
    <w:p w14:paraId="07858777" w14:textId="3B8B6199" w:rsidR="00F0560E" w:rsidRDefault="00C66D9F" w:rsidP="00F0560E">
      <w:pPr>
        <w:pStyle w:val="ListParagraph"/>
        <w:numPr>
          <w:ilvl w:val="0"/>
          <w:numId w:val="3"/>
        </w:numPr>
      </w:pPr>
      <w:r>
        <w:t>Analysing and searching data from big data warehouses.</w:t>
      </w:r>
    </w:p>
    <w:p w14:paraId="6D2BF056" w14:textId="71BD7729" w:rsidR="00C66D9F" w:rsidRDefault="00B66B4D" w:rsidP="00F0560E">
      <w:pPr>
        <w:pStyle w:val="ListParagraph"/>
        <w:numPr>
          <w:ilvl w:val="0"/>
          <w:numId w:val="3"/>
        </w:numPr>
      </w:pPr>
      <w:r>
        <w:t xml:space="preserve">Testing </w:t>
      </w:r>
      <w:r w:rsidR="006E10D5">
        <w:t>and simulating sof</w:t>
      </w:r>
      <w:r w:rsidR="009A4740">
        <w:t>tware that is time consuming and complex for current computers</w:t>
      </w:r>
      <w:r w:rsidR="00192308">
        <w:t>.</w:t>
      </w:r>
    </w:p>
    <w:p w14:paraId="127B1F76" w14:textId="79634621" w:rsidR="00017F9A" w:rsidRDefault="004D1BCA" w:rsidP="00F0560E">
      <w:pPr>
        <w:pStyle w:val="ListParagraph"/>
        <w:numPr>
          <w:ilvl w:val="0"/>
          <w:numId w:val="3"/>
        </w:numPr>
      </w:pPr>
      <w:r>
        <w:t xml:space="preserve">The fast response </w:t>
      </w:r>
      <w:r w:rsidR="00FA1DD5">
        <w:t xml:space="preserve">and analysis of massive data such as traffic management </w:t>
      </w:r>
      <w:r w:rsidR="003B3D67">
        <w:t xml:space="preserve">is enhanced using </w:t>
      </w:r>
      <w:r w:rsidR="00E954AE">
        <w:t>quantum processes.</w:t>
      </w:r>
      <w:r w:rsidR="00EC5427">
        <w:t xml:space="preserve"> </w:t>
      </w:r>
      <w:r w:rsidR="00EC5427">
        <w:fldChar w:fldCharType="begin" w:fldLock="1"/>
      </w:r>
      <w:r w:rsidR="00EC5427">
        <w:instrText>ADDIN CSL_CITATION {"citationItems":[{"id":"ITEM-1","itemData":{"author":[{"dropping-particle":"","family":"Al-maghraby","given":"Rania","non-dropping-particle":"","parse-names":false,"suffix":""}],"id":"ITEM-1","issued":{"date-parts":[["2017"]]},"page":"1-5","title":"Promising Real-Life Applications of Quantum Computing","type":"article-journal"},"uris":["http://www.mendeley.com/documents/?uuid=befa2fc9-db67-416d-9686-d34414668453"]}],"mendeley":{"formattedCitation":"(Al-maghraby 2017)","plainTextFormattedCitation":"(Al-maghraby 2017)","previouslyFormattedCitation":"(Al-maghraby 2017)"},"properties":{"noteIndex":0},"schema":"https://github.com/citation-style-language/schema/raw/master/csl-citation.json"}</w:instrText>
      </w:r>
      <w:r w:rsidR="00EC5427">
        <w:fldChar w:fldCharType="separate"/>
      </w:r>
      <w:r w:rsidR="00EC5427" w:rsidRPr="00EC5427">
        <w:rPr>
          <w:noProof/>
        </w:rPr>
        <w:t>(Al-maghraby 2017)</w:t>
      </w:r>
      <w:r w:rsidR="00EC5427">
        <w:fldChar w:fldCharType="end"/>
      </w:r>
    </w:p>
    <w:p w14:paraId="62CFAB95" w14:textId="3B132819" w:rsidR="00017F9A" w:rsidRDefault="00017F9A" w:rsidP="00017F9A">
      <w:pPr>
        <w:pStyle w:val="Heading2"/>
      </w:pPr>
      <w:bookmarkStart w:id="10" w:name="_Toc39674763"/>
      <w:r>
        <w:t>Natural Sciences</w:t>
      </w:r>
      <w:bookmarkEnd w:id="10"/>
    </w:p>
    <w:p w14:paraId="538924AB" w14:textId="5CF29718" w:rsidR="004C0F26" w:rsidRDefault="00C20B91" w:rsidP="004C0F26">
      <w:pPr>
        <w:pStyle w:val="ListParagraph"/>
        <w:numPr>
          <w:ilvl w:val="0"/>
          <w:numId w:val="4"/>
        </w:numPr>
      </w:pPr>
      <w:r>
        <w:t xml:space="preserve">Use quantum computing power </w:t>
      </w:r>
      <w:r w:rsidR="008847C2">
        <w:t xml:space="preserve">to study and simulate experiments that are too costly and </w:t>
      </w:r>
      <w:r w:rsidR="00EE3FBF">
        <w:t>time consuming.</w:t>
      </w:r>
    </w:p>
    <w:p w14:paraId="619B519A" w14:textId="436CEC2A" w:rsidR="004C0F26" w:rsidRDefault="004C0F26" w:rsidP="004C0F26">
      <w:pPr>
        <w:pStyle w:val="ListParagraph"/>
        <w:numPr>
          <w:ilvl w:val="0"/>
          <w:numId w:val="4"/>
        </w:numPr>
      </w:pPr>
      <w:r>
        <w:t xml:space="preserve">Analysing </w:t>
      </w:r>
      <w:r w:rsidR="00F1430C">
        <w:t>time series and forecasting.</w:t>
      </w:r>
      <w:r w:rsidR="00D1327A">
        <w:t xml:space="preserve"> </w:t>
      </w:r>
      <w:r w:rsidR="00D1327A">
        <w:fldChar w:fldCharType="begin" w:fldLock="1"/>
      </w:r>
      <w:r w:rsidR="00EC5427">
        <w:instrText>ADDIN CSL_CITATION {"citationItems":[{"id":"ITEM-1","itemData":{"author":[{"dropping-particle":"","family":"Al-maghraby","given":"Rania","non-dropping-particle":"","parse-names":false,"suffix":""}],"id":"ITEM-1","issued":{"date-parts":[["2017"]]},"page":"1-5","title":"Promising Real-Life Applications of Quantum Computing","type":"article-journal"},"uris":["http://www.mendeley.com/documents/?uuid=befa2fc9-db67-416d-9686-d34414668453"]}],"mendeley":{"formattedCitation":"(Al-maghraby 2017)","plainTextFormattedCitation":"(Al-maghraby 2017)","previouslyFormattedCitation":"(Al-maghraby 2017)"},"properties":{"noteIndex":0},"schema":"https://github.com/citation-style-language/schema/raw/master/csl-citation.json"}</w:instrText>
      </w:r>
      <w:r w:rsidR="00D1327A">
        <w:fldChar w:fldCharType="separate"/>
      </w:r>
      <w:r w:rsidR="00D1327A" w:rsidRPr="00D1327A">
        <w:rPr>
          <w:noProof/>
        </w:rPr>
        <w:t>(Al-maghraby 2017)</w:t>
      </w:r>
      <w:r w:rsidR="00D1327A">
        <w:fldChar w:fldCharType="end"/>
      </w:r>
    </w:p>
    <w:p w14:paraId="1A65ED24" w14:textId="77777777" w:rsidR="005436C0" w:rsidRPr="005436C0" w:rsidRDefault="005436C0" w:rsidP="005436C0"/>
    <w:p w14:paraId="0C915C47" w14:textId="14BE47A8" w:rsidR="00192308" w:rsidRPr="00F0560E" w:rsidRDefault="00410022" w:rsidP="00017F9A">
      <w:r>
        <w:t xml:space="preserve"> </w:t>
      </w:r>
    </w:p>
    <w:p w14:paraId="618C0D9A" w14:textId="77777777" w:rsidR="00AC069C" w:rsidRPr="008705DD" w:rsidRDefault="00AC069C" w:rsidP="00AC069C">
      <w:pPr>
        <w:pStyle w:val="ListParagraph"/>
      </w:pPr>
    </w:p>
    <w:p w14:paraId="5D42FCE9" w14:textId="6DED5EB8" w:rsidR="00114FEB" w:rsidRDefault="00114FEB" w:rsidP="001B59D4"/>
    <w:p w14:paraId="46579E26" w14:textId="2A5AE176" w:rsidR="00114FEB" w:rsidRDefault="00114FEB" w:rsidP="001B59D4"/>
    <w:p w14:paraId="7B88348B" w14:textId="3354C00B" w:rsidR="00114FEB" w:rsidRDefault="00114FEB" w:rsidP="001B59D4"/>
    <w:p w14:paraId="55583019" w14:textId="333A2193" w:rsidR="00114FEB" w:rsidRDefault="00114FEB" w:rsidP="001B59D4"/>
    <w:p w14:paraId="5826CCDB" w14:textId="638DE032" w:rsidR="00114FEB" w:rsidRDefault="00114FEB" w:rsidP="001B59D4"/>
    <w:p w14:paraId="54DEDAEB" w14:textId="048153C6" w:rsidR="00114FEB" w:rsidRDefault="00114FEB" w:rsidP="001B59D4"/>
    <w:p w14:paraId="707783B5" w14:textId="34049A1C" w:rsidR="00114FEB" w:rsidRDefault="00114FEB" w:rsidP="001B59D4"/>
    <w:p w14:paraId="2F98F89E" w14:textId="1A869413" w:rsidR="00114FEB" w:rsidRDefault="00114FEB" w:rsidP="001B59D4"/>
    <w:p w14:paraId="37EB6C1A" w14:textId="5D9EFB0F" w:rsidR="00114FEB" w:rsidRDefault="00114FEB" w:rsidP="001B59D4"/>
    <w:p w14:paraId="6D97F818" w14:textId="271641F7" w:rsidR="0012604F" w:rsidRDefault="0012604F" w:rsidP="00C85255"/>
    <w:p w14:paraId="1BED5D20" w14:textId="6123860F" w:rsidR="0012604F" w:rsidRDefault="0012604F" w:rsidP="0012604F">
      <w:pPr>
        <w:pStyle w:val="Heading1"/>
      </w:pPr>
      <w:bookmarkStart w:id="11" w:name="_Toc39674764"/>
      <w:r>
        <w:lastRenderedPageBreak/>
        <w:t>Bibliography</w:t>
      </w:r>
      <w:bookmarkEnd w:id="11"/>
    </w:p>
    <w:p w14:paraId="3C2A2F9B" w14:textId="41650C13" w:rsidR="00EC5427" w:rsidRPr="00EC5427" w:rsidRDefault="00FF2A70" w:rsidP="00EC542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C5427" w:rsidRPr="00EC5427">
        <w:rPr>
          <w:rFonts w:ascii="Calibri" w:hAnsi="Calibri" w:cs="Calibri"/>
          <w:noProof/>
          <w:szCs w:val="24"/>
        </w:rPr>
        <w:t>Al-maghraby, R. (2017) ‘Promising Real-Life Applications of Quantum Computing’, 1–5, available: http://www.onewayforward.info/Papers/Promising Real-Life Applications of Quantum Computing.pdf.</w:t>
      </w:r>
    </w:p>
    <w:p w14:paraId="39711C0F" w14:textId="77777777" w:rsidR="00EC5427" w:rsidRPr="00EC5427" w:rsidRDefault="00EC5427" w:rsidP="00EC5427">
      <w:pPr>
        <w:widowControl w:val="0"/>
        <w:autoSpaceDE w:val="0"/>
        <w:autoSpaceDN w:val="0"/>
        <w:adjustRightInd w:val="0"/>
        <w:spacing w:line="240" w:lineRule="auto"/>
        <w:ind w:left="480" w:hanging="480"/>
        <w:rPr>
          <w:rFonts w:ascii="Calibri" w:hAnsi="Calibri" w:cs="Calibri"/>
          <w:noProof/>
          <w:szCs w:val="24"/>
        </w:rPr>
      </w:pPr>
      <w:r w:rsidRPr="00EC5427">
        <w:rPr>
          <w:rFonts w:ascii="Calibri" w:hAnsi="Calibri" w:cs="Calibri"/>
          <w:noProof/>
          <w:szCs w:val="24"/>
        </w:rPr>
        <w:t xml:space="preserve">Gruska, J. (2002) ‘Quantum computing’, </w:t>
      </w:r>
      <w:r w:rsidRPr="00EC5427">
        <w:rPr>
          <w:rFonts w:ascii="Calibri" w:hAnsi="Calibri" w:cs="Calibri"/>
          <w:i/>
          <w:iCs/>
          <w:noProof/>
          <w:szCs w:val="24"/>
        </w:rPr>
        <w:t>Technology Review</w:t>
      </w:r>
      <w:r w:rsidRPr="00EC5427">
        <w:rPr>
          <w:rFonts w:ascii="Calibri" w:hAnsi="Calibri" w:cs="Calibri"/>
          <w:noProof/>
          <w:szCs w:val="24"/>
        </w:rPr>
        <w:t>, 70(7), 632–636, available: http://citeseerx.ist.psu.edu/viewdoc/download?doi=10.1.1.397.2253&amp;rep=rep1&amp;type=pdf.</w:t>
      </w:r>
    </w:p>
    <w:p w14:paraId="434E419E" w14:textId="77777777" w:rsidR="00EC5427" w:rsidRPr="00EC5427" w:rsidRDefault="00EC5427" w:rsidP="00EC5427">
      <w:pPr>
        <w:widowControl w:val="0"/>
        <w:autoSpaceDE w:val="0"/>
        <w:autoSpaceDN w:val="0"/>
        <w:adjustRightInd w:val="0"/>
        <w:spacing w:line="240" w:lineRule="auto"/>
        <w:ind w:left="480" w:hanging="480"/>
        <w:rPr>
          <w:rFonts w:ascii="Calibri" w:hAnsi="Calibri" w:cs="Calibri"/>
          <w:noProof/>
        </w:rPr>
      </w:pPr>
      <w:r w:rsidRPr="00EC5427">
        <w:rPr>
          <w:rFonts w:ascii="Calibri" w:hAnsi="Calibri" w:cs="Calibri"/>
          <w:noProof/>
          <w:szCs w:val="24"/>
        </w:rPr>
        <w:t xml:space="preserve">Steane, A. (1997) ‘Quantum computing’, </w:t>
      </w:r>
      <w:r w:rsidRPr="00EC5427">
        <w:rPr>
          <w:rFonts w:ascii="Calibri" w:hAnsi="Calibri" w:cs="Calibri"/>
          <w:i/>
          <w:iCs/>
          <w:noProof/>
          <w:szCs w:val="24"/>
        </w:rPr>
        <w:t>Reports on Progress in Physics</w:t>
      </w:r>
      <w:r w:rsidRPr="00EC5427">
        <w:rPr>
          <w:rFonts w:ascii="Calibri" w:hAnsi="Calibri" w:cs="Calibri"/>
          <w:noProof/>
          <w:szCs w:val="24"/>
        </w:rPr>
        <w:t>, 61(2), 117–173, available: https://arxiv.org/pdf/quant-ph/9708022.pdf.</w:t>
      </w:r>
    </w:p>
    <w:p w14:paraId="2ADAD048" w14:textId="36C6F782" w:rsidR="0012604F" w:rsidRPr="0012604F" w:rsidRDefault="00FF2A70" w:rsidP="0012604F">
      <w:r>
        <w:fldChar w:fldCharType="end"/>
      </w:r>
    </w:p>
    <w:sectPr w:rsidR="0012604F" w:rsidRPr="0012604F" w:rsidSect="00AF41A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A320A"/>
    <w:multiLevelType w:val="hybridMultilevel"/>
    <w:tmpl w:val="F3B02E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478A2A5D"/>
    <w:multiLevelType w:val="hybridMultilevel"/>
    <w:tmpl w:val="BA000F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8EC69C0"/>
    <w:multiLevelType w:val="hybridMultilevel"/>
    <w:tmpl w:val="6B7CDA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9E13C3C"/>
    <w:multiLevelType w:val="hybridMultilevel"/>
    <w:tmpl w:val="2B90C1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650"/>
    <w:rsid w:val="000052F0"/>
    <w:rsid w:val="000136E8"/>
    <w:rsid w:val="00017F9A"/>
    <w:rsid w:val="000300D4"/>
    <w:rsid w:val="00042B05"/>
    <w:rsid w:val="00060261"/>
    <w:rsid w:val="00072CF3"/>
    <w:rsid w:val="00084683"/>
    <w:rsid w:val="000856F7"/>
    <w:rsid w:val="00086887"/>
    <w:rsid w:val="000A0451"/>
    <w:rsid w:val="000A0D8E"/>
    <w:rsid w:val="000A4578"/>
    <w:rsid w:val="000B0FAB"/>
    <w:rsid w:val="000B44DB"/>
    <w:rsid w:val="000B5F30"/>
    <w:rsid w:val="000B6990"/>
    <w:rsid w:val="000E04EC"/>
    <w:rsid w:val="00100194"/>
    <w:rsid w:val="001037B2"/>
    <w:rsid w:val="00114FEB"/>
    <w:rsid w:val="0012604F"/>
    <w:rsid w:val="00130DBD"/>
    <w:rsid w:val="00145A2E"/>
    <w:rsid w:val="00155A71"/>
    <w:rsid w:val="00163735"/>
    <w:rsid w:val="0017043D"/>
    <w:rsid w:val="0017491E"/>
    <w:rsid w:val="001818B3"/>
    <w:rsid w:val="001834EC"/>
    <w:rsid w:val="00192308"/>
    <w:rsid w:val="001B59D4"/>
    <w:rsid w:val="001F5E5F"/>
    <w:rsid w:val="002021AF"/>
    <w:rsid w:val="00203F13"/>
    <w:rsid w:val="00230007"/>
    <w:rsid w:val="002336F5"/>
    <w:rsid w:val="00254092"/>
    <w:rsid w:val="002570E7"/>
    <w:rsid w:val="0028653A"/>
    <w:rsid w:val="00293192"/>
    <w:rsid w:val="00295CC0"/>
    <w:rsid w:val="002B28DE"/>
    <w:rsid w:val="002C3F2F"/>
    <w:rsid w:val="002D1EEC"/>
    <w:rsid w:val="002F0A1F"/>
    <w:rsid w:val="002F4EA9"/>
    <w:rsid w:val="00306CD0"/>
    <w:rsid w:val="00324866"/>
    <w:rsid w:val="00336AF8"/>
    <w:rsid w:val="0034360C"/>
    <w:rsid w:val="00360104"/>
    <w:rsid w:val="0038170A"/>
    <w:rsid w:val="00381BC3"/>
    <w:rsid w:val="003979D3"/>
    <w:rsid w:val="003A367F"/>
    <w:rsid w:val="003A7A28"/>
    <w:rsid w:val="003A7B02"/>
    <w:rsid w:val="003B3D67"/>
    <w:rsid w:val="003C5083"/>
    <w:rsid w:val="003E5FDE"/>
    <w:rsid w:val="00404780"/>
    <w:rsid w:val="00410022"/>
    <w:rsid w:val="004209A7"/>
    <w:rsid w:val="00424D08"/>
    <w:rsid w:val="00456E49"/>
    <w:rsid w:val="0046780B"/>
    <w:rsid w:val="00467838"/>
    <w:rsid w:val="00480500"/>
    <w:rsid w:val="00485B23"/>
    <w:rsid w:val="004A3D24"/>
    <w:rsid w:val="004A6F10"/>
    <w:rsid w:val="004C0F26"/>
    <w:rsid w:val="004C5794"/>
    <w:rsid w:val="004D1BCA"/>
    <w:rsid w:val="004E1B70"/>
    <w:rsid w:val="004E6336"/>
    <w:rsid w:val="00500526"/>
    <w:rsid w:val="00517CDF"/>
    <w:rsid w:val="005265E9"/>
    <w:rsid w:val="00533BEE"/>
    <w:rsid w:val="00536297"/>
    <w:rsid w:val="005436C0"/>
    <w:rsid w:val="00543DC8"/>
    <w:rsid w:val="00554BA4"/>
    <w:rsid w:val="00560453"/>
    <w:rsid w:val="00573E6C"/>
    <w:rsid w:val="00575A1E"/>
    <w:rsid w:val="005949F0"/>
    <w:rsid w:val="005B6302"/>
    <w:rsid w:val="005C3AAF"/>
    <w:rsid w:val="005D499A"/>
    <w:rsid w:val="005F21E6"/>
    <w:rsid w:val="00600D59"/>
    <w:rsid w:val="0060357F"/>
    <w:rsid w:val="00604FB0"/>
    <w:rsid w:val="00630D2C"/>
    <w:rsid w:val="00653836"/>
    <w:rsid w:val="00672D69"/>
    <w:rsid w:val="00690A28"/>
    <w:rsid w:val="006A564C"/>
    <w:rsid w:val="006B40B1"/>
    <w:rsid w:val="006D1AD4"/>
    <w:rsid w:val="006D6AA6"/>
    <w:rsid w:val="006E10D5"/>
    <w:rsid w:val="006E58E0"/>
    <w:rsid w:val="006E6EA7"/>
    <w:rsid w:val="006E7F03"/>
    <w:rsid w:val="007006BB"/>
    <w:rsid w:val="00705DDB"/>
    <w:rsid w:val="00711BE8"/>
    <w:rsid w:val="00722B78"/>
    <w:rsid w:val="00731560"/>
    <w:rsid w:val="00740D7A"/>
    <w:rsid w:val="00744546"/>
    <w:rsid w:val="00750363"/>
    <w:rsid w:val="00751240"/>
    <w:rsid w:val="00751CD4"/>
    <w:rsid w:val="007564E7"/>
    <w:rsid w:val="00761F88"/>
    <w:rsid w:val="00771918"/>
    <w:rsid w:val="007914C4"/>
    <w:rsid w:val="007921F7"/>
    <w:rsid w:val="007D143D"/>
    <w:rsid w:val="007E428B"/>
    <w:rsid w:val="007F44C4"/>
    <w:rsid w:val="007F692C"/>
    <w:rsid w:val="00802AF1"/>
    <w:rsid w:val="008100EE"/>
    <w:rsid w:val="008146B2"/>
    <w:rsid w:val="008278EF"/>
    <w:rsid w:val="00831110"/>
    <w:rsid w:val="00850EF1"/>
    <w:rsid w:val="00852495"/>
    <w:rsid w:val="008705DD"/>
    <w:rsid w:val="008847C2"/>
    <w:rsid w:val="00893CB1"/>
    <w:rsid w:val="008A28F3"/>
    <w:rsid w:val="008B5716"/>
    <w:rsid w:val="008B6FB1"/>
    <w:rsid w:val="008C6285"/>
    <w:rsid w:val="008F440C"/>
    <w:rsid w:val="00916D10"/>
    <w:rsid w:val="0092045E"/>
    <w:rsid w:val="00922455"/>
    <w:rsid w:val="0092654E"/>
    <w:rsid w:val="00935D6D"/>
    <w:rsid w:val="00942D01"/>
    <w:rsid w:val="00945A59"/>
    <w:rsid w:val="00954372"/>
    <w:rsid w:val="00963E85"/>
    <w:rsid w:val="009723F3"/>
    <w:rsid w:val="009745FC"/>
    <w:rsid w:val="0098528C"/>
    <w:rsid w:val="009877CD"/>
    <w:rsid w:val="00991B18"/>
    <w:rsid w:val="009A4740"/>
    <w:rsid w:val="009A7F87"/>
    <w:rsid w:val="009B7776"/>
    <w:rsid w:val="009B787D"/>
    <w:rsid w:val="009C01D7"/>
    <w:rsid w:val="009C49AA"/>
    <w:rsid w:val="009E7F60"/>
    <w:rsid w:val="00A0626E"/>
    <w:rsid w:val="00A359E8"/>
    <w:rsid w:val="00A40F4F"/>
    <w:rsid w:val="00A44472"/>
    <w:rsid w:val="00A54E59"/>
    <w:rsid w:val="00A573BF"/>
    <w:rsid w:val="00A6668F"/>
    <w:rsid w:val="00A72615"/>
    <w:rsid w:val="00A8688A"/>
    <w:rsid w:val="00A9286C"/>
    <w:rsid w:val="00AB026F"/>
    <w:rsid w:val="00AB5ABB"/>
    <w:rsid w:val="00AB7285"/>
    <w:rsid w:val="00AC069C"/>
    <w:rsid w:val="00AD761A"/>
    <w:rsid w:val="00AF41A4"/>
    <w:rsid w:val="00AF51A3"/>
    <w:rsid w:val="00B02A05"/>
    <w:rsid w:val="00B039B1"/>
    <w:rsid w:val="00B14372"/>
    <w:rsid w:val="00B24F13"/>
    <w:rsid w:val="00B32F71"/>
    <w:rsid w:val="00B336D2"/>
    <w:rsid w:val="00B464C2"/>
    <w:rsid w:val="00B54944"/>
    <w:rsid w:val="00B61687"/>
    <w:rsid w:val="00B66B4D"/>
    <w:rsid w:val="00B67C77"/>
    <w:rsid w:val="00B726B4"/>
    <w:rsid w:val="00B72944"/>
    <w:rsid w:val="00B773A4"/>
    <w:rsid w:val="00BA48AC"/>
    <w:rsid w:val="00BA5B3F"/>
    <w:rsid w:val="00BD3045"/>
    <w:rsid w:val="00BD7D2F"/>
    <w:rsid w:val="00BE1223"/>
    <w:rsid w:val="00BE377D"/>
    <w:rsid w:val="00BF4953"/>
    <w:rsid w:val="00C17951"/>
    <w:rsid w:val="00C20B91"/>
    <w:rsid w:val="00C30CF8"/>
    <w:rsid w:val="00C42B01"/>
    <w:rsid w:val="00C55367"/>
    <w:rsid w:val="00C556EF"/>
    <w:rsid w:val="00C61A59"/>
    <w:rsid w:val="00C66D9F"/>
    <w:rsid w:val="00C8016B"/>
    <w:rsid w:val="00C80CBE"/>
    <w:rsid w:val="00C84303"/>
    <w:rsid w:val="00C85255"/>
    <w:rsid w:val="00C97F71"/>
    <w:rsid w:val="00CA3BBD"/>
    <w:rsid w:val="00CC7633"/>
    <w:rsid w:val="00CE25C5"/>
    <w:rsid w:val="00CF59E5"/>
    <w:rsid w:val="00CF6784"/>
    <w:rsid w:val="00D07A7E"/>
    <w:rsid w:val="00D1128E"/>
    <w:rsid w:val="00D124F0"/>
    <w:rsid w:val="00D1327A"/>
    <w:rsid w:val="00D22894"/>
    <w:rsid w:val="00D27107"/>
    <w:rsid w:val="00D53C59"/>
    <w:rsid w:val="00D6676C"/>
    <w:rsid w:val="00D83DB4"/>
    <w:rsid w:val="00DA3B5E"/>
    <w:rsid w:val="00DA3CF6"/>
    <w:rsid w:val="00DA53CA"/>
    <w:rsid w:val="00DB7B68"/>
    <w:rsid w:val="00DC1ABC"/>
    <w:rsid w:val="00DD5E3E"/>
    <w:rsid w:val="00DD706B"/>
    <w:rsid w:val="00DE3650"/>
    <w:rsid w:val="00DE7293"/>
    <w:rsid w:val="00E019A9"/>
    <w:rsid w:val="00E1387C"/>
    <w:rsid w:val="00E2260A"/>
    <w:rsid w:val="00E452F6"/>
    <w:rsid w:val="00E45DC9"/>
    <w:rsid w:val="00E51389"/>
    <w:rsid w:val="00E56C5D"/>
    <w:rsid w:val="00E60D27"/>
    <w:rsid w:val="00E85B7C"/>
    <w:rsid w:val="00E86AF9"/>
    <w:rsid w:val="00E954AE"/>
    <w:rsid w:val="00EB65BA"/>
    <w:rsid w:val="00EC5427"/>
    <w:rsid w:val="00ED1F8F"/>
    <w:rsid w:val="00EE3FBF"/>
    <w:rsid w:val="00EF1A17"/>
    <w:rsid w:val="00EF4F40"/>
    <w:rsid w:val="00F0346D"/>
    <w:rsid w:val="00F03AD4"/>
    <w:rsid w:val="00F0542B"/>
    <w:rsid w:val="00F0556F"/>
    <w:rsid w:val="00F0560E"/>
    <w:rsid w:val="00F13103"/>
    <w:rsid w:val="00F1430C"/>
    <w:rsid w:val="00F27EA5"/>
    <w:rsid w:val="00F50E24"/>
    <w:rsid w:val="00F5508A"/>
    <w:rsid w:val="00F5552B"/>
    <w:rsid w:val="00F56CDF"/>
    <w:rsid w:val="00F83754"/>
    <w:rsid w:val="00FA1DD5"/>
    <w:rsid w:val="00FA4D70"/>
    <w:rsid w:val="00FA65AC"/>
    <w:rsid w:val="00FB3EDF"/>
    <w:rsid w:val="00FC495F"/>
    <w:rsid w:val="00FC58F6"/>
    <w:rsid w:val="00FF2A70"/>
    <w:rsid w:val="00FF3B60"/>
    <w:rsid w:val="00FF58D0"/>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C46BF"/>
  <w15:chartTrackingRefBased/>
  <w15:docId w15:val="{7E753783-3CCD-44F9-B71C-D210C077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7F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52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3F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41A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F41A4"/>
    <w:rPr>
      <w:rFonts w:eastAsiaTheme="minorEastAsia"/>
      <w:lang w:val="en-US"/>
    </w:rPr>
  </w:style>
  <w:style w:type="character" w:customStyle="1" w:styleId="Heading1Char">
    <w:name w:val="Heading 1 Char"/>
    <w:basedOn w:val="DefaultParagraphFont"/>
    <w:link w:val="Heading1"/>
    <w:uiPriority w:val="9"/>
    <w:rsid w:val="006E7F0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E7F03"/>
    <w:pPr>
      <w:outlineLvl w:val="9"/>
    </w:pPr>
    <w:rPr>
      <w:lang w:val="en-US"/>
    </w:rPr>
  </w:style>
  <w:style w:type="paragraph" w:styleId="TOC1">
    <w:name w:val="toc 1"/>
    <w:basedOn w:val="Normal"/>
    <w:next w:val="Normal"/>
    <w:autoRedefine/>
    <w:uiPriority w:val="39"/>
    <w:unhideWhenUsed/>
    <w:rsid w:val="00B54944"/>
    <w:pPr>
      <w:spacing w:after="100"/>
    </w:pPr>
  </w:style>
  <w:style w:type="character" w:styleId="Hyperlink">
    <w:name w:val="Hyperlink"/>
    <w:basedOn w:val="DefaultParagraphFont"/>
    <w:uiPriority w:val="99"/>
    <w:unhideWhenUsed/>
    <w:rsid w:val="00B54944"/>
    <w:rPr>
      <w:color w:val="0563C1" w:themeColor="hyperlink"/>
      <w:u w:val="single"/>
    </w:rPr>
  </w:style>
  <w:style w:type="character" w:customStyle="1" w:styleId="Heading2Char">
    <w:name w:val="Heading 2 Char"/>
    <w:basedOn w:val="DefaultParagraphFont"/>
    <w:link w:val="Heading2"/>
    <w:uiPriority w:val="9"/>
    <w:rsid w:val="0098528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C3F2F"/>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745FC"/>
    <w:pPr>
      <w:spacing w:after="100"/>
      <w:ind w:left="220"/>
    </w:pPr>
  </w:style>
  <w:style w:type="paragraph" w:styleId="TOC3">
    <w:name w:val="toc 3"/>
    <w:basedOn w:val="Normal"/>
    <w:next w:val="Normal"/>
    <w:autoRedefine/>
    <w:uiPriority w:val="39"/>
    <w:unhideWhenUsed/>
    <w:rsid w:val="009745FC"/>
    <w:pPr>
      <w:spacing w:after="100"/>
      <w:ind w:left="440"/>
    </w:pPr>
  </w:style>
  <w:style w:type="paragraph" w:styleId="ListParagraph">
    <w:name w:val="List Paragraph"/>
    <w:basedOn w:val="Normal"/>
    <w:uiPriority w:val="34"/>
    <w:qFormat/>
    <w:rsid w:val="006D1A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11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C66B2-BD26-4DCB-BEF1-17F505429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7</Pages>
  <Words>2567</Words>
  <Characters>1463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Quantum computing</vt:lpstr>
    </vt:vector>
  </TitlesOfParts>
  <Company/>
  <LinksUpToDate>false</LinksUpToDate>
  <CharactersWithSpaces>1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um computing</dc:title>
  <dc:subject>Report</dc:subject>
  <dc:creator>Patrick Barsoum    (19240058),    Richard Alexander (19270151),        Eoin Chedzey          (18223796),               Elton Babela            (18196497)</dc:creator>
  <cp:keywords/>
  <dc:description/>
  <cp:lastModifiedBy>ULStudent:PATRICK.BARSOUM</cp:lastModifiedBy>
  <cp:revision>270</cp:revision>
  <dcterms:created xsi:type="dcterms:W3CDTF">2020-04-29T08:36:00Z</dcterms:created>
  <dcterms:modified xsi:type="dcterms:W3CDTF">2020-05-06T15:25:00Z</dcterms:modified>
  <cp:category>CS4182 Foundations of Computer Science 2</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limerick</vt:lpwstr>
  </property>
  <property fmtid="{D5CDD505-2E9C-101B-9397-08002B2CF9AE}" pid="21" name="Mendeley Recent Style Name 9_1">
    <vt:lpwstr>University of Limerick (Cite it Right) - Harvard</vt:lpwstr>
  </property>
  <property fmtid="{D5CDD505-2E9C-101B-9397-08002B2CF9AE}" pid="22" name="Mendeley Document_1">
    <vt:lpwstr>True</vt:lpwstr>
  </property>
  <property fmtid="{D5CDD505-2E9C-101B-9397-08002B2CF9AE}" pid="23" name="Mendeley Unique User Id_1">
    <vt:lpwstr>a8f3fc01-c445-37c8-a4a3-ffcdfb9587f8</vt:lpwstr>
  </property>
  <property fmtid="{D5CDD505-2E9C-101B-9397-08002B2CF9AE}" pid="24" name="Mendeley Citation Style_1">
    <vt:lpwstr>http://www.zotero.org/styles/harvard-limerick</vt:lpwstr>
  </property>
</Properties>
</file>